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DC84598" w14:textId="5670C042" w:rsidR="00A756CD" w:rsidRPr="00181E5D" w:rsidRDefault="00A756CD" w:rsidP="00A756CD">
      <w:pPr>
        <w:spacing w:line="480" w:lineRule="auto"/>
        <w:rPr>
          <w:rFonts w:cs="Times New Roman"/>
          <w:b/>
          <w:bCs/>
          <w:sz w:val="24"/>
          <w:szCs w:val="24"/>
        </w:rPr>
      </w:pPr>
      <w:r w:rsidRPr="00181E5D">
        <w:rPr>
          <w:rFonts w:cs="Times New Roman"/>
          <w:b/>
          <w:bCs/>
          <w:sz w:val="24"/>
          <w:szCs w:val="24"/>
        </w:rPr>
        <w:t xml:space="preserve">Supplemental </w:t>
      </w:r>
      <w:r w:rsidR="00620031" w:rsidRPr="00181E5D">
        <w:rPr>
          <w:rFonts w:cs="Times New Roman"/>
          <w:b/>
          <w:bCs/>
          <w:sz w:val="24"/>
          <w:szCs w:val="24"/>
        </w:rPr>
        <w:t>T</w:t>
      </w:r>
      <w:r w:rsidRPr="00181E5D">
        <w:rPr>
          <w:rFonts w:cs="Times New Roman"/>
          <w:b/>
          <w:bCs/>
          <w:sz w:val="24"/>
          <w:szCs w:val="24"/>
        </w:rPr>
        <w:t xml:space="preserve">able 1 – PD-L1 tumor proportion score concordance </w:t>
      </w:r>
      <w:bookmarkStart w:id="0" w:name="_Hlk26623065"/>
      <w:r w:rsidRPr="00181E5D">
        <w:rPr>
          <w:rFonts w:cs="Times New Roman"/>
          <w:b/>
          <w:bCs/>
          <w:sz w:val="24"/>
          <w:szCs w:val="24"/>
        </w:rPr>
        <w:t xml:space="preserve">between </w:t>
      </w:r>
      <w:proofErr w:type="gramStart"/>
      <w:r w:rsidRPr="00181E5D">
        <w:rPr>
          <w:rFonts w:cs="Times New Roman"/>
          <w:b/>
          <w:bCs/>
          <w:sz w:val="24"/>
          <w:szCs w:val="24"/>
        </w:rPr>
        <w:t>cell blocks</w:t>
      </w:r>
      <w:proofErr w:type="gramEnd"/>
      <w:r w:rsidR="005A1540" w:rsidRPr="00181E5D">
        <w:rPr>
          <w:rFonts w:cs="Times New Roman"/>
          <w:b/>
          <w:bCs/>
          <w:sz w:val="24"/>
          <w:szCs w:val="24"/>
        </w:rPr>
        <w:t xml:space="preserve"> and lung tumor resections</w:t>
      </w:r>
      <w:r w:rsidR="00694010" w:rsidRPr="00181E5D">
        <w:rPr>
          <w:rFonts w:cs="Times New Roman"/>
          <w:b/>
          <w:bCs/>
          <w:sz w:val="24"/>
          <w:szCs w:val="24"/>
        </w:rPr>
        <w:t>.</w:t>
      </w:r>
    </w:p>
    <w:bookmarkEnd w:id="0"/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1129"/>
        <w:gridCol w:w="1843"/>
        <w:gridCol w:w="1843"/>
        <w:gridCol w:w="1559"/>
        <w:gridCol w:w="1418"/>
      </w:tblGrid>
      <w:tr w:rsidR="00B14B23" w:rsidRPr="00181E5D" w14:paraId="6A58FF79" w14:textId="77777777" w:rsidTr="00B14B23">
        <w:tc>
          <w:tcPr>
            <w:tcW w:w="1129" w:type="dxa"/>
            <w:vAlign w:val="center"/>
          </w:tcPr>
          <w:p w14:paraId="04776083" w14:textId="0EF5ECA6" w:rsidR="00B14B23" w:rsidRPr="00181E5D" w:rsidRDefault="00B14B23" w:rsidP="00B14B23">
            <w:pPr>
              <w:rPr>
                <w:rFonts w:cs="Times New Roman"/>
                <w:b/>
                <w:bCs/>
              </w:rPr>
            </w:pPr>
          </w:p>
        </w:tc>
        <w:tc>
          <w:tcPr>
            <w:tcW w:w="3686" w:type="dxa"/>
            <w:gridSpan w:val="2"/>
            <w:vAlign w:val="center"/>
          </w:tcPr>
          <w:p w14:paraId="07F228BD" w14:textId="0AD58CE1" w:rsidR="00B14B23" w:rsidRPr="00181E5D" w:rsidRDefault="00570B2F" w:rsidP="005A1540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 xml:space="preserve">PD-L1 </w:t>
            </w:r>
            <w:r w:rsidR="00B14B23" w:rsidRPr="00181E5D">
              <w:rPr>
                <w:rFonts w:cs="Times New Roman"/>
                <w:b/>
                <w:bCs/>
              </w:rPr>
              <w:t>TPS</w:t>
            </w:r>
            <w:r w:rsidR="005A1540" w:rsidRPr="00181E5D">
              <w:rPr>
                <w:rFonts w:cs="Times New Roman"/>
                <w:b/>
                <w:bCs/>
              </w:rPr>
              <w:t xml:space="preserve"> (</w:t>
            </w:r>
            <w:r w:rsidR="00B14B23" w:rsidRPr="00181E5D">
              <w:rPr>
                <w:rFonts w:cs="Times New Roman"/>
                <w:b/>
                <w:bCs/>
              </w:rPr>
              <w:t>%</w:t>
            </w:r>
            <w:r w:rsidR="005A1540" w:rsidRPr="00181E5D">
              <w:rPr>
                <w:rFonts w:cs="Times New Roman"/>
                <w:b/>
                <w:bCs/>
              </w:rPr>
              <w:t>)</w:t>
            </w:r>
          </w:p>
        </w:tc>
        <w:tc>
          <w:tcPr>
            <w:tcW w:w="2977" w:type="dxa"/>
            <w:gridSpan w:val="2"/>
            <w:vAlign w:val="center"/>
          </w:tcPr>
          <w:p w14:paraId="70117F99" w14:textId="7C9A7B21" w:rsidR="00B14B23" w:rsidRPr="00181E5D" w:rsidRDefault="00B14B23" w:rsidP="005A1540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 xml:space="preserve">Concordance, </w:t>
            </w:r>
            <w:r w:rsidR="005A1540" w:rsidRPr="00181E5D">
              <w:rPr>
                <w:rFonts w:cs="Times New Roman"/>
                <w:b/>
                <w:bCs/>
              </w:rPr>
              <w:t>C</w:t>
            </w:r>
            <w:r w:rsidRPr="00181E5D">
              <w:rPr>
                <w:rFonts w:cs="Times New Roman"/>
                <w:b/>
                <w:bCs/>
              </w:rPr>
              <w:t>ut-</w:t>
            </w:r>
            <w:r w:rsidR="005A1540" w:rsidRPr="00181E5D">
              <w:rPr>
                <w:rFonts w:cs="Times New Roman"/>
                <w:b/>
                <w:bCs/>
              </w:rPr>
              <w:t>O</w:t>
            </w:r>
            <w:r w:rsidRPr="00181E5D">
              <w:rPr>
                <w:rFonts w:cs="Times New Roman"/>
                <w:b/>
                <w:bCs/>
              </w:rPr>
              <w:t>ff</w:t>
            </w:r>
          </w:p>
        </w:tc>
      </w:tr>
      <w:tr w:rsidR="00B14B23" w:rsidRPr="00181E5D" w14:paraId="34088F7B" w14:textId="77777777" w:rsidTr="00B14B23">
        <w:tc>
          <w:tcPr>
            <w:tcW w:w="1129" w:type="dxa"/>
            <w:vAlign w:val="center"/>
          </w:tcPr>
          <w:p w14:paraId="734DBE90" w14:textId="45F6A68D" w:rsidR="00B14B23" w:rsidRPr="00181E5D" w:rsidRDefault="00B14B23" w:rsidP="00B14B23">
            <w:pPr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 xml:space="preserve">Case </w:t>
            </w:r>
          </w:p>
        </w:tc>
        <w:tc>
          <w:tcPr>
            <w:tcW w:w="1843" w:type="dxa"/>
            <w:vAlign w:val="center"/>
          </w:tcPr>
          <w:p w14:paraId="089492F3" w14:textId="527A34F8" w:rsidR="00B14B23" w:rsidRPr="00181E5D" w:rsidRDefault="005A1540" w:rsidP="005A1540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C</w:t>
            </w:r>
            <w:r w:rsidR="00B14B23" w:rsidRPr="00181E5D">
              <w:rPr>
                <w:rFonts w:cs="Times New Roman"/>
                <w:b/>
                <w:bCs/>
              </w:rPr>
              <w:t xml:space="preserve">ell </w:t>
            </w:r>
            <w:r w:rsidRPr="00181E5D">
              <w:rPr>
                <w:rFonts w:cs="Times New Roman"/>
                <w:b/>
                <w:bCs/>
              </w:rPr>
              <w:t>B</w:t>
            </w:r>
            <w:r w:rsidR="00B14B23" w:rsidRPr="00181E5D">
              <w:rPr>
                <w:rFonts w:cs="Times New Roman"/>
                <w:b/>
                <w:bCs/>
              </w:rPr>
              <w:t>lock</w:t>
            </w:r>
          </w:p>
        </w:tc>
        <w:tc>
          <w:tcPr>
            <w:tcW w:w="1843" w:type="dxa"/>
            <w:vAlign w:val="center"/>
          </w:tcPr>
          <w:p w14:paraId="46D638D6" w14:textId="00F61530" w:rsidR="00B14B23" w:rsidRPr="00181E5D" w:rsidRDefault="005A1540" w:rsidP="005A1540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Lung Tumor</w:t>
            </w:r>
            <w:r w:rsidR="00B14B23" w:rsidRPr="00181E5D">
              <w:rPr>
                <w:rFonts w:cs="Times New Roman"/>
                <w:b/>
                <w:bCs/>
              </w:rPr>
              <w:t xml:space="preserve"> </w:t>
            </w:r>
            <w:r w:rsidRPr="00181E5D">
              <w:rPr>
                <w:rFonts w:cs="Times New Roman"/>
                <w:b/>
                <w:bCs/>
              </w:rPr>
              <w:t>R</w:t>
            </w:r>
            <w:r w:rsidR="00B14B23" w:rsidRPr="00181E5D">
              <w:rPr>
                <w:rFonts w:cs="Times New Roman"/>
                <w:b/>
                <w:bCs/>
              </w:rPr>
              <w:t>esection</w:t>
            </w:r>
          </w:p>
        </w:tc>
        <w:tc>
          <w:tcPr>
            <w:tcW w:w="1559" w:type="dxa"/>
            <w:vAlign w:val="center"/>
          </w:tcPr>
          <w:p w14:paraId="53910956" w14:textId="030AD8A8" w:rsidR="00B14B23" w:rsidRPr="00181E5D" w:rsidRDefault="00B14B23" w:rsidP="00B14B23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 xml:space="preserve">TPS ≥ </w:t>
            </w:r>
            <w:r w:rsidR="00F44330" w:rsidRPr="00181E5D">
              <w:rPr>
                <w:rFonts w:cs="Times New Roman"/>
                <w:b/>
                <w:bCs/>
              </w:rPr>
              <w:t>50</w:t>
            </w:r>
            <w:r w:rsidRPr="00181E5D">
              <w:rPr>
                <w:rFonts w:cs="Times New Roman"/>
                <w:b/>
                <w:bCs/>
              </w:rPr>
              <w:t xml:space="preserve">% </w:t>
            </w:r>
          </w:p>
        </w:tc>
        <w:tc>
          <w:tcPr>
            <w:tcW w:w="1418" w:type="dxa"/>
            <w:vAlign w:val="center"/>
          </w:tcPr>
          <w:p w14:paraId="234F4B4D" w14:textId="7B20720A" w:rsidR="00B14B23" w:rsidRPr="00181E5D" w:rsidRDefault="00B14B23" w:rsidP="00B14B23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 xml:space="preserve">TPS ≥ </w:t>
            </w:r>
            <w:r w:rsidR="00F44330" w:rsidRPr="00181E5D">
              <w:rPr>
                <w:rFonts w:cs="Times New Roman"/>
                <w:b/>
                <w:bCs/>
              </w:rPr>
              <w:t>1</w:t>
            </w:r>
            <w:r w:rsidRPr="00181E5D">
              <w:rPr>
                <w:rFonts w:cs="Times New Roman"/>
                <w:b/>
                <w:bCs/>
              </w:rPr>
              <w:t>%</w:t>
            </w:r>
          </w:p>
        </w:tc>
      </w:tr>
      <w:tr w:rsidR="005D6E1F" w:rsidRPr="00181E5D" w14:paraId="7C24955A" w14:textId="77777777" w:rsidTr="005D6E1F">
        <w:tc>
          <w:tcPr>
            <w:tcW w:w="1129" w:type="dxa"/>
            <w:vAlign w:val="center"/>
          </w:tcPr>
          <w:p w14:paraId="775B0384" w14:textId="0786D928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</w:t>
            </w:r>
          </w:p>
        </w:tc>
        <w:tc>
          <w:tcPr>
            <w:tcW w:w="1843" w:type="dxa"/>
            <w:vAlign w:val="center"/>
          </w:tcPr>
          <w:p w14:paraId="79A2D32A" w14:textId="67B713D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768BE7F8" w14:textId="1188FBA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704EFCB8" w14:textId="725A10A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14200C7" w14:textId="2BDEB04E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049DB1CE" w14:textId="77777777" w:rsidTr="005D6E1F">
        <w:tc>
          <w:tcPr>
            <w:tcW w:w="1129" w:type="dxa"/>
            <w:vAlign w:val="center"/>
          </w:tcPr>
          <w:p w14:paraId="27BB5326" w14:textId="30BAED53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</w:t>
            </w:r>
          </w:p>
        </w:tc>
        <w:tc>
          <w:tcPr>
            <w:tcW w:w="1843" w:type="dxa"/>
            <w:vAlign w:val="center"/>
          </w:tcPr>
          <w:p w14:paraId="58719AF7" w14:textId="75813F4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1952DE7C" w14:textId="4F2B3CB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</w:t>
            </w:r>
          </w:p>
        </w:tc>
        <w:tc>
          <w:tcPr>
            <w:tcW w:w="1559" w:type="dxa"/>
            <w:vAlign w:val="center"/>
          </w:tcPr>
          <w:p w14:paraId="1B2DEBFA" w14:textId="574FEFD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4BC2A0C0" w14:textId="6926E9E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1F9FF6D6" w14:textId="77777777" w:rsidTr="005D6E1F">
        <w:tc>
          <w:tcPr>
            <w:tcW w:w="1129" w:type="dxa"/>
            <w:vAlign w:val="center"/>
          </w:tcPr>
          <w:p w14:paraId="7041F3AF" w14:textId="56CD2C35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</w:t>
            </w:r>
          </w:p>
        </w:tc>
        <w:tc>
          <w:tcPr>
            <w:tcW w:w="1843" w:type="dxa"/>
            <w:vAlign w:val="center"/>
          </w:tcPr>
          <w:p w14:paraId="2D2E6A60" w14:textId="7A665425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</w:t>
            </w:r>
          </w:p>
        </w:tc>
        <w:tc>
          <w:tcPr>
            <w:tcW w:w="1843" w:type="dxa"/>
            <w:vAlign w:val="bottom"/>
          </w:tcPr>
          <w:p w14:paraId="68B3AAA2" w14:textId="48C428E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4FA5E6D0" w14:textId="7BA87D7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A948ADD" w14:textId="4AEBD2C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413FD9A7" w14:textId="77777777" w:rsidTr="005D6E1F">
        <w:tc>
          <w:tcPr>
            <w:tcW w:w="1129" w:type="dxa"/>
            <w:vAlign w:val="center"/>
          </w:tcPr>
          <w:p w14:paraId="704DEB1E" w14:textId="498DB5BB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</w:t>
            </w:r>
          </w:p>
        </w:tc>
        <w:tc>
          <w:tcPr>
            <w:tcW w:w="1843" w:type="dxa"/>
            <w:vAlign w:val="center"/>
          </w:tcPr>
          <w:p w14:paraId="7841D1CF" w14:textId="42B7144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101AF268" w14:textId="2862985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74D22B29" w14:textId="08D400B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3DCECA9E" w14:textId="16F5A64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2C22F604" w14:textId="77777777" w:rsidTr="005D6E1F">
        <w:tc>
          <w:tcPr>
            <w:tcW w:w="1129" w:type="dxa"/>
            <w:vAlign w:val="center"/>
          </w:tcPr>
          <w:p w14:paraId="42320C4C" w14:textId="5444C7B3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</w:t>
            </w:r>
          </w:p>
        </w:tc>
        <w:tc>
          <w:tcPr>
            <w:tcW w:w="1843" w:type="dxa"/>
            <w:vAlign w:val="center"/>
          </w:tcPr>
          <w:p w14:paraId="150E860B" w14:textId="049236A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693923F1" w14:textId="6979FFD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5024CD7C" w14:textId="476FC1B5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EEBEE55" w14:textId="5E1A480E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200C4083" w14:textId="77777777" w:rsidTr="005D6E1F">
        <w:tc>
          <w:tcPr>
            <w:tcW w:w="1129" w:type="dxa"/>
            <w:vAlign w:val="center"/>
          </w:tcPr>
          <w:p w14:paraId="57E76B29" w14:textId="1113B331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</w:t>
            </w:r>
          </w:p>
        </w:tc>
        <w:tc>
          <w:tcPr>
            <w:tcW w:w="1843" w:type="dxa"/>
            <w:vAlign w:val="center"/>
          </w:tcPr>
          <w:p w14:paraId="6406FA48" w14:textId="78482B8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</w:t>
            </w:r>
          </w:p>
        </w:tc>
        <w:tc>
          <w:tcPr>
            <w:tcW w:w="1843" w:type="dxa"/>
            <w:vAlign w:val="bottom"/>
          </w:tcPr>
          <w:p w14:paraId="7ABC75B1" w14:textId="0858BF9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3</w:t>
            </w:r>
          </w:p>
        </w:tc>
        <w:tc>
          <w:tcPr>
            <w:tcW w:w="1559" w:type="dxa"/>
            <w:vAlign w:val="center"/>
          </w:tcPr>
          <w:p w14:paraId="2AFC09D4" w14:textId="2006640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211CDAE" w14:textId="6985B31E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5E7FEB2D" w14:textId="77777777" w:rsidTr="005D6E1F">
        <w:tc>
          <w:tcPr>
            <w:tcW w:w="1129" w:type="dxa"/>
            <w:vAlign w:val="center"/>
          </w:tcPr>
          <w:p w14:paraId="54EBB6D8" w14:textId="6C6DFD8E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</w:t>
            </w:r>
          </w:p>
        </w:tc>
        <w:tc>
          <w:tcPr>
            <w:tcW w:w="1843" w:type="dxa"/>
            <w:vAlign w:val="center"/>
          </w:tcPr>
          <w:p w14:paraId="71D24D2A" w14:textId="03BA484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</w:t>
            </w:r>
          </w:p>
        </w:tc>
        <w:tc>
          <w:tcPr>
            <w:tcW w:w="1843" w:type="dxa"/>
            <w:vAlign w:val="bottom"/>
          </w:tcPr>
          <w:p w14:paraId="2BE73626" w14:textId="4FBAA73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60152D3D" w14:textId="0E57E4A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7756A68" w14:textId="616055D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6D285AAB" w14:textId="77777777" w:rsidTr="005D6E1F">
        <w:tc>
          <w:tcPr>
            <w:tcW w:w="1129" w:type="dxa"/>
            <w:vAlign w:val="center"/>
          </w:tcPr>
          <w:p w14:paraId="3415A3F0" w14:textId="402B42AA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8</w:t>
            </w:r>
          </w:p>
        </w:tc>
        <w:tc>
          <w:tcPr>
            <w:tcW w:w="1843" w:type="dxa"/>
            <w:vAlign w:val="center"/>
          </w:tcPr>
          <w:p w14:paraId="3D3EEBDB" w14:textId="1C73F09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</w:t>
            </w:r>
          </w:p>
        </w:tc>
        <w:tc>
          <w:tcPr>
            <w:tcW w:w="1843" w:type="dxa"/>
            <w:vAlign w:val="bottom"/>
          </w:tcPr>
          <w:p w14:paraId="31EAF6D8" w14:textId="46AE055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1E0C7E7C" w14:textId="0F1B2F2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05D0F7F" w14:textId="1EC2DE9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7AC0E7C4" w14:textId="77777777" w:rsidTr="005D6E1F">
        <w:tc>
          <w:tcPr>
            <w:tcW w:w="1129" w:type="dxa"/>
            <w:vAlign w:val="center"/>
          </w:tcPr>
          <w:p w14:paraId="15C078D3" w14:textId="30B6DF4D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9</w:t>
            </w:r>
          </w:p>
        </w:tc>
        <w:tc>
          <w:tcPr>
            <w:tcW w:w="1843" w:type="dxa"/>
            <w:vAlign w:val="center"/>
          </w:tcPr>
          <w:p w14:paraId="13E7FCA4" w14:textId="26E0883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45D3D35F" w14:textId="1D10511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6A60C935" w14:textId="7FA5C8C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1E13DAE3" w14:textId="5F3B5245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2A4DB658" w14:textId="77777777" w:rsidTr="005D6E1F">
        <w:tc>
          <w:tcPr>
            <w:tcW w:w="1129" w:type="dxa"/>
            <w:vAlign w:val="center"/>
          </w:tcPr>
          <w:p w14:paraId="6B3E1FCC" w14:textId="3164815B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0</w:t>
            </w:r>
          </w:p>
        </w:tc>
        <w:tc>
          <w:tcPr>
            <w:tcW w:w="1843" w:type="dxa"/>
            <w:vAlign w:val="center"/>
          </w:tcPr>
          <w:p w14:paraId="4956C50D" w14:textId="0ED5D5B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20D26BF3" w14:textId="1604DCA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43841627" w14:textId="4888B43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3D52BDF2" w14:textId="5EDE5D3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6C4DF99F" w14:textId="77777777" w:rsidTr="005D6E1F">
        <w:tc>
          <w:tcPr>
            <w:tcW w:w="1129" w:type="dxa"/>
            <w:vAlign w:val="center"/>
          </w:tcPr>
          <w:p w14:paraId="3CFC7262" w14:textId="4B8B302C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1</w:t>
            </w:r>
          </w:p>
        </w:tc>
        <w:tc>
          <w:tcPr>
            <w:tcW w:w="1843" w:type="dxa"/>
            <w:vAlign w:val="center"/>
          </w:tcPr>
          <w:p w14:paraId="3BBCDD0A" w14:textId="3C75528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57788E64" w14:textId="53924DC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46FB704A" w14:textId="4AA5DC0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370F982E" w14:textId="4383D2C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C0DAE21" w14:textId="77777777" w:rsidTr="005D6E1F">
        <w:tc>
          <w:tcPr>
            <w:tcW w:w="1129" w:type="dxa"/>
            <w:vAlign w:val="center"/>
          </w:tcPr>
          <w:p w14:paraId="18DFE3A7" w14:textId="6E9BAA34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2</w:t>
            </w:r>
          </w:p>
        </w:tc>
        <w:tc>
          <w:tcPr>
            <w:tcW w:w="1843" w:type="dxa"/>
            <w:vAlign w:val="center"/>
          </w:tcPr>
          <w:p w14:paraId="602D2CB9" w14:textId="7BEBFEF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</w:t>
            </w:r>
          </w:p>
        </w:tc>
        <w:tc>
          <w:tcPr>
            <w:tcW w:w="1843" w:type="dxa"/>
            <w:vAlign w:val="bottom"/>
          </w:tcPr>
          <w:p w14:paraId="401991BE" w14:textId="2EBDE9D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2FF90C60" w14:textId="173431A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005C9D5D" w14:textId="3DFAB62E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4BFD3AAA" w14:textId="77777777" w:rsidTr="005D6E1F">
        <w:tc>
          <w:tcPr>
            <w:tcW w:w="1129" w:type="dxa"/>
            <w:vAlign w:val="center"/>
          </w:tcPr>
          <w:p w14:paraId="63AB8D21" w14:textId="0B9C150B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3</w:t>
            </w:r>
          </w:p>
        </w:tc>
        <w:tc>
          <w:tcPr>
            <w:tcW w:w="1843" w:type="dxa"/>
            <w:vAlign w:val="center"/>
          </w:tcPr>
          <w:p w14:paraId="475204FA" w14:textId="27A09E6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0</w:t>
            </w:r>
          </w:p>
        </w:tc>
        <w:tc>
          <w:tcPr>
            <w:tcW w:w="1843" w:type="dxa"/>
            <w:vAlign w:val="bottom"/>
          </w:tcPr>
          <w:p w14:paraId="3095CA6E" w14:textId="46BF9E5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0</w:t>
            </w:r>
          </w:p>
        </w:tc>
        <w:tc>
          <w:tcPr>
            <w:tcW w:w="1559" w:type="dxa"/>
            <w:vAlign w:val="center"/>
          </w:tcPr>
          <w:p w14:paraId="7D83AF1B" w14:textId="6328627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3FE19426" w14:textId="402C638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CDB4739" w14:textId="77777777" w:rsidTr="005D6E1F">
        <w:tc>
          <w:tcPr>
            <w:tcW w:w="1129" w:type="dxa"/>
            <w:vAlign w:val="center"/>
          </w:tcPr>
          <w:p w14:paraId="24217724" w14:textId="05B36466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4</w:t>
            </w:r>
          </w:p>
        </w:tc>
        <w:tc>
          <w:tcPr>
            <w:tcW w:w="1843" w:type="dxa"/>
            <w:vAlign w:val="center"/>
          </w:tcPr>
          <w:p w14:paraId="32E46790" w14:textId="57EA6FA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7</w:t>
            </w:r>
          </w:p>
        </w:tc>
        <w:tc>
          <w:tcPr>
            <w:tcW w:w="1843" w:type="dxa"/>
            <w:vAlign w:val="bottom"/>
          </w:tcPr>
          <w:p w14:paraId="7F65BDB9" w14:textId="402A37E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5</w:t>
            </w:r>
          </w:p>
        </w:tc>
        <w:tc>
          <w:tcPr>
            <w:tcW w:w="1559" w:type="dxa"/>
            <w:vAlign w:val="center"/>
          </w:tcPr>
          <w:p w14:paraId="7D2C6E2B" w14:textId="1404AFD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C8B7384" w14:textId="2A0BE4E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D620F20" w14:textId="77777777" w:rsidTr="005D6E1F">
        <w:tc>
          <w:tcPr>
            <w:tcW w:w="1129" w:type="dxa"/>
            <w:vAlign w:val="center"/>
          </w:tcPr>
          <w:p w14:paraId="0DEAA7A7" w14:textId="1DD03197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5</w:t>
            </w:r>
          </w:p>
        </w:tc>
        <w:tc>
          <w:tcPr>
            <w:tcW w:w="1843" w:type="dxa"/>
            <w:vAlign w:val="center"/>
          </w:tcPr>
          <w:p w14:paraId="7E2E7540" w14:textId="57CAFC8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5755124F" w14:textId="2EAFCA5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75AC367D" w14:textId="0BD63E3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AB358C9" w14:textId="15D22B2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28DAF11E" w14:textId="77777777" w:rsidTr="005D6E1F">
        <w:tc>
          <w:tcPr>
            <w:tcW w:w="1129" w:type="dxa"/>
            <w:vAlign w:val="center"/>
          </w:tcPr>
          <w:p w14:paraId="0CBC64B7" w14:textId="07004BF1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6</w:t>
            </w:r>
          </w:p>
        </w:tc>
        <w:tc>
          <w:tcPr>
            <w:tcW w:w="1843" w:type="dxa"/>
            <w:vAlign w:val="center"/>
          </w:tcPr>
          <w:p w14:paraId="3270753B" w14:textId="214718E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1F4E38FB" w14:textId="28F296F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16ECBD88" w14:textId="08C2654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132FB90D" w14:textId="2773A48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2A2F2C9" w14:textId="77777777" w:rsidTr="005D6E1F">
        <w:tc>
          <w:tcPr>
            <w:tcW w:w="1129" w:type="dxa"/>
            <w:vAlign w:val="center"/>
          </w:tcPr>
          <w:p w14:paraId="619A9260" w14:textId="3B4D1464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7</w:t>
            </w:r>
          </w:p>
        </w:tc>
        <w:tc>
          <w:tcPr>
            <w:tcW w:w="1843" w:type="dxa"/>
            <w:vAlign w:val="center"/>
          </w:tcPr>
          <w:p w14:paraId="01EE49A4" w14:textId="3F93C09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2D8BC71C" w14:textId="7D966B6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66624F4B" w14:textId="0AC99F5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488E415" w14:textId="1AEEC81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68787BF9" w14:textId="77777777" w:rsidTr="005D6E1F">
        <w:tc>
          <w:tcPr>
            <w:tcW w:w="1129" w:type="dxa"/>
            <w:vAlign w:val="center"/>
          </w:tcPr>
          <w:p w14:paraId="7168B3C0" w14:textId="2E735915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8</w:t>
            </w:r>
          </w:p>
        </w:tc>
        <w:tc>
          <w:tcPr>
            <w:tcW w:w="1843" w:type="dxa"/>
            <w:vAlign w:val="center"/>
          </w:tcPr>
          <w:p w14:paraId="58C4BEF1" w14:textId="22505D2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3</w:t>
            </w:r>
          </w:p>
        </w:tc>
        <w:tc>
          <w:tcPr>
            <w:tcW w:w="1843" w:type="dxa"/>
            <w:vAlign w:val="bottom"/>
          </w:tcPr>
          <w:p w14:paraId="0EDDF680" w14:textId="0EA2466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744642E5" w14:textId="48338E5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46814673" w14:textId="5F6A76F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58332418" w14:textId="77777777" w:rsidTr="005D6E1F">
        <w:tc>
          <w:tcPr>
            <w:tcW w:w="1129" w:type="dxa"/>
            <w:vAlign w:val="center"/>
          </w:tcPr>
          <w:p w14:paraId="6F42ADFE" w14:textId="41D96A0F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9</w:t>
            </w:r>
          </w:p>
        </w:tc>
        <w:tc>
          <w:tcPr>
            <w:tcW w:w="1843" w:type="dxa"/>
            <w:vAlign w:val="center"/>
          </w:tcPr>
          <w:p w14:paraId="6C19D757" w14:textId="0012D4D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</w:t>
            </w:r>
          </w:p>
        </w:tc>
        <w:tc>
          <w:tcPr>
            <w:tcW w:w="1843" w:type="dxa"/>
            <w:vAlign w:val="bottom"/>
          </w:tcPr>
          <w:p w14:paraId="36671E5D" w14:textId="0274838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2D04B612" w14:textId="616B866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8C993AD" w14:textId="257E872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12B5CCDA" w14:textId="77777777" w:rsidTr="005D6E1F">
        <w:tc>
          <w:tcPr>
            <w:tcW w:w="1129" w:type="dxa"/>
            <w:vAlign w:val="center"/>
          </w:tcPr>
          <w:p w14:paraId="7A722543" w14:textId="53DA9F8D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0</w:t>
            </w:r>
          </w:p>
        </w:tc>
        <w:tc>
          <w:tcPr>
            <w:tcW w:w="1843" w:type="dxa"/>
            <w:vAlign w:val="center"/>
          </w:tcPr>
          <w:p w14:paraId="080C661E" w14:textId="6D7C5256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5EB63A3A" w14:textId="4AE6101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0FE4BF28" w14:textId="7F0C4FB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55860D37" w14:textId="1B81996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2AE15662" w14:textId="77777777" w:rsidTr="005D6E1F">
        <w:tc>
          <w:tcPr>
            <w:tcW w:w="1129" w:type="dxa"/>
            <w:vAlign w:val="center"/>
          </w:tcPr>
          <w:p w14:paraId="5DAA8E81" w14:textId="3807F7F4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1</w:t>
            </w:r>
          </w:p>
        </w:tc>
        <w:tc>
          <w:tcPr>
            <w:tcW w:w="1843" w:type="dxa"/>
            <w:vAlign w:val="center"/>
          </w:tcPr>
          <w:p w14:paraId="7329D170" w14:textId="556F8E5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5</w:t>
            </w:r>
          </w:p>
        </w:tc>
        <w:tc>
          <w:tcPr>
            <w:tcW w:w="1843" w:type="dxa"/>
            <w:vAlign w:val="bottom"/>
          </w:tcPr>
          <w:p w14:paraId="2654A914" w14:textId="7704BBA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18E7339E" w14:textId="09B8CEDE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78B3F595" w14:textId="13D27BA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020E3C55" w14:textId="77777777" w:rsidTr="005D6E1F">
        <w:tc>
          <w:tcPr>
            <w:tcW w:w="1129" w:type="dxa"/>
            <w:vAlign w:val="center"/>
          </w:tcPr>
          <w:p w14:paraId="458592F5" w14:textId="1CA809CA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2</w:t>
            </w:r>
          </w:p>
        </w:tc>
        <w:tc>
          <w:tcPr>
            <w:tcW w:w="1843" w:type="dxa"/>
            <w:vAlign w:val="center"/>
          </w:tcPr>
          <w:p w14:paraId="3063AB8E" w14:textId="33B4E38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7AB9254C" w14:textId="0B9F7FA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2BD8D616" w14:textId="05DF8A1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3899DF09" w14:textId="3E41A79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4FE5415" w14:textId="77777777" w:rsidTr="005D6E1F">
        <w:tc>
          <w:tcPr>
            <w:tcW w:w="1129" w:type="dxa"/>
            <w:vAlign w:val="center"/>
          </w:tcPr>
          <w:p w14:paraId="030BBCE8" w14:textId="21787F56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3</w:t>
            </w:r>
          </w:p>
        </w:tc>
        <w:tc>
          <w:tcPr>
            <w:tcW w:w="1843" w:type="dxa"/>
            <w:vAlign w:val="center"/>
          </w:tcPr>
          <w:p w14:paraId="745AD117" w14:textId="3D8A24F6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5B146421" w14:textId="00F049D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</w:t>
            </w:r>
          </w:p>
        </w:tc>
        <w:tc>
          <w:tcPr>
            <w:tcW w:w="1559" w:type="dxa"/>
            <w:vAlign w:val="center"/>
          </w:tcPr>
          <w:p w14:paraId="385231D0" w14:textId="0049714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444DBAA6" w14:textId="42D9252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59885C72" w14:textId="77777777" w:rsidTr="005D6E1F">
        <w:tc>
          <w:tcPr>
            <w:tcW w:w="1129" w:type="dxa"/>
            <w:vAlign w:val="center"/>
          </w:tcPr>
          <w:p w14:paraId="1BE543DB" w14:textId="05385E16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4</w:t>
            </w:r>
          </w:p>
        </w:tc>
        <w:tc>
          <w:tcPr>
            <w:tcW w:w="1843" w:type="dxa"/>
            <w:vAlign w:val="center"/>
          </w:tcPr>
          <w:p w14:paraId="4568E061" w14:textId="77B8C68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6374CF70" w14:textId="1D4D645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1346F29A" w14:textId="60ABA82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3D5BB8A" w14:textId="0FADADF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0C54FE70" w14:textId="77777777" w:rsidTr="005D6E1F">
        <w:tc>
          <w:tcPr>
            <w:tcW w:w="1129" w:type="dxa"/>
            <w:vAlign w:val="center"/>
          </w:tcPr>
          <w:p w14:paraId="731FA805" w14:textId="43AC6B5D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5</w:t>
            </w:r>
          </w:p>
        </w:tc>
        <w:tc>
          <w:tcPr>
            <w:tcW w:w="1843" w:type="dxa"/>
            <w:vAlign w:val="center"/>
          </w:tcPr>
          <w:p w14:paraId="207DCBC4" w14:textId="06A649F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14FEF31A" w14:textId="3D104AE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13C0D835" w14:textId="06F485F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8331FBA" w14:textId="26D8E025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48A0257" w14:textId="77777777" w:rsidTr="005D6E1F">
        <w:tc>
          <w:tcPr>
            <w:tcW w:w="1129" w:type="dxa"/>
            <w:vAlign w:val="center"/>
          </w:tcPr>
          <w:p w14:paraId="53F1B8F4" w14:textId="33736672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6</w:t>
            </w:r>
          </w:p>
        </w:tc>
        <w:tc>
          <w:tcPr>
            <w:tcW w:w="1843" w:type="dxa"/>
            <w:vAlign w:val="center"/>
          </w:tcPr>
          <w:p w14:paraId="7B513B49" w14:textId="346F954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765C46C5" w14:textId="3515923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4D13D918" w14:textId="5D8BFAB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0D7C4C5B" w14:textId="3D86BF0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E0A14F3" w14:textId="77777777" w:rsidTr="005D6E1F">
        <w:tc>
          <w:tcPr>
            <w:tcW w:w="1129" w:type="dxa"/>
            <w:vAlign w:val="center"/>
          </w:tcPr>
          <w:p w14:paraId="2EEF454E" w14:textId="251D6F31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7</w:t>
            </w:r>
          </w:p>
        </w:tc>
        <w:tc>
          <w:tcPr>
            <w:tcW w:w="1843" w:type="dxa"/>
            <w:vAlign w:val="center"/>
          </w:tcPr>
          <w:p w14:paraId="2C429329" w14:textId="37BE2F1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11144CDC" w14:textId="1796019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</w:t>
            </w:r>
          </w:p>
        </w:tc>
        <w:tc>
          <w:tcPr>
            <w:tcW w:w="1559" w:type="dxa"/>
            <w:vAlign w:val="center"/>
          </w:tcPr>
          <w:p w14:paraId="52D559E7" w14:textId="6647B7B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5DE6E5C8" w14:textId="067E981E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61AD1B71" w14:textId="77777777" w:rsidTr="005D6E1F">
        <w:tc>
          <w:tcPr>
            <w:tcW w:w="1129" w:type="dxa"/>
            <w:vAlign w:val="center"/>
          </w:tcPr>
          <w:p w14:paraId="32A26B18" w14:textId="07722A80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8</w:t>
            </w:r>
          </w:p>
        </w:tc>
        <w:tc>
          <w:tcPr>
            <w:tcW w:w="1843" w:type="dxa"/>
            <w:vAlign w:val="center"/>
          </w:tcPr>
          <w:p w14:paraId="1BF3438C" w14:textId="16205F1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5E7324CE" w14:textId="70C7187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0257CF9A" w14:textId="5226534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7DC3F579" w14:textId="5327D47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6B4322DD" w14:textId="77777777" w:rsidTr="005D6E1F">
        <w:tc>
          <w:tcPr>
            <w:tcW w:w="1129" w:type="dxa"/>
            <w:vAlign w:val="center"/>
          </w:tcPr>
          <w:p w14:paraId="6DFD8C67" w14:textId="77EDB31F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9</w:t>
            </w:r>
          </w:p>
        </w:tc>
        <w:tc>
          <w:tcPr>
            <w:tcW w:w="1843" w:type="dxa"/>
            <w:vAlign w:val="center"/>
          </w:tcPr>
          <w:p w14:paraId="330036F1" w14:textId="72ECCCDE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2A488834" w14:textId="2102E36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3B9E05C3" w14:textId="138E98F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384FDFA2" w14:textId="75DDC76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5BCC62F" w14:textId="77777777" w:rsidTr="005D6E1F">
        <w:tc>
          <w:tcPr>
            <w:tcW w:w="1129" w:type="dxa"/>
            <w:vAlign w:val="center"/>
          </w:tcPr>
          <w:p w14:paraId="0BFCE189" w14:textId="74E844A4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0</w:t>
            </w:r>
          </w:p>
        </w:tc>
        <w:tc>
          <w:tcPr>
            <w:tcW w:w="1843" w:type="dxa"/>
            <w:vAlign w:val="center"/>
          </w:tcPr>
          <w:p w14:paraId="7F650787" w14:textId="017C66D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61DEC02D" w14:textId="06D9B8D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</w:t>
            </w:r>
          </w:p>
        </w:tc>
        <w:tc>
          <w:tcPr>
            <w:tcW w:w="1559" w:type="dxa"/>
            <w:vAlign w:val="center"/>
          </w:tcPr>
          <w:p w14:paraId="397F5B2F" w14:textId="1CA9778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5D9F5EF" w14:textId="7D0FCAB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750BF869" w14:textId="77777777" w:rsidTr="005D6E1F">
        <w:tc>
          <w:tcPr>
            <w:tcW w:w="1129" w:type="dxa"/>
            <w:vAlign w:val="center"/>
          </w:tcPr>
          <w:p w14:paraId="11844548" w14:textId="1A9F2F81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1</w:t>
            </w:r>
          </w:p>
        </w:tc>
        <w:tc>
          <w:tcPr>
            <w:tcW w:w="1843" w:type="dxa"/>
            <w:vAlign w:val="center"/>
          </w:tcPr>
          <w:p w14:paraId="1A62A81C" w14:textId="1C82529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55D8028D" w14:textId="6993BC5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59" w:type="dxa"/>
            <w:vAlign w:val="center"/>
          </w:tcPr>
          <w:p w14:paraId="5AE6C6E5" w14:textId="18FB27D6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26919B4" w14:textId="56974B5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33B0BDCE" w14:textId="77777777" w:rsidTr="005D6E1F">
        <w:tc>
          <w:tcPr>
            <w:tcW w:w="1129" w:type="dxa"/>
            <w:vAlign w:val="center"/>
          </w:tcPr>
          <w:p w14:paraId="37F0A8D0" w14:textId="07956A57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2</w:t>
            </w:r>
          </w:p>
        </w:tc>
        <w:tc>
          <w:tcPr>
            <w:tcW w:w="1843" w:type="dxa"/>
            <w:vAlign w:val="center"/>
          </w:tcPr>
          <w:p w14:paraId="26890EAD" w14:textId="4EA7812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3</w:t>
            </w:r>
          </w:p>
        </w:tc>
        <w:tc>
          <w:tcPr>
            <w:tcW w:w="1843" w:type="dxa"/>
            <w:vAlign w:val="bottom"/>
          </w:tcPr>
          <w:p w14:paraId="7304D7E3" w14:textId="63ADE31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58</w:t>
            </w:r>
          </w:p>
        </w:tc>
        <w:tc>
          <w:tcPr>
            <w:tcW w:w="1559" w:type="dxa"/>
            <w:vAlign w:val="center"/>
          </w:tcPr>
          <w:p w14:paraId="1BDB25E4" w14:textId="28A8376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41494A36" w14:textId="378E7B8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2AA76728" w14:textId="77777777" w:rsidTr="005D6E1F">
        <w:tc>
          <w:tcPr>
            <w:tcW w:w="1129" w:type="dxa"/>
            <w:vAlign w:val="center"/>
          </w:tcPr>
          <w:p w14:paraId="1DE13073" w14:textId="0B3E56C8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3</w:t>
            </w:r>
          </w:p>
        </w:tc>
        <w:tc>
          <w:tcPr>
            <w:tcW w:w="1843" w:type="dxa"/>
            <w:vAlign w:val="center"/>
          </w:tcPr>
          <w:p w14:paraId="630C653F" w14:textId="0B12F57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00</w:t>
            </w:r>
          </w:p>
        </w:tc>
        <w:tc>
          <w:tcPr>
            <w:tcW w:w="1843" w:type="dxa"/>
            <w:vAlign w:val="bottom"/>
          </w:tcPr>
          <w:p w14:paraId="6D9507F0" w14:textId="20EF03F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00</w:t>
            </w:r>
          </w:p>
        </w:tc>
        <w:tc>
          <w:tcPr>
            <w:tcW w:w="1559" w:type="dxa"/>
            <w:vAlign w:val="center"/>
          </w:tcPr>
          <w:p w14:paraId="095E6B2A" w14:textId="39CEB9D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0641F02B" w14:textId="5C96631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1E216129" w14:textId="77777777" w:rsidTr="005D6E1F">
        <w:tc>
          <w:tcPr>
            <w:tcW w:w="1129" w:type="dxa"/>
            <w:vAlign w:val="center"/>
          </w:tcPr>
          <w:p w14:paraId="7BA11733" w14:textId="6AD2784A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4</w:t>
            </w:r>
          </w:p>
        </w:tc>
        <w:tc>
          <w:tcPr>
            <w:tcW w:w="1843" w:type="dxa"/>
            <w:vAlign w:val="center"/>
          </w:tcPr>
          <w:p w14:paraId="6E03F4DD" w14:textId="715FF09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7</w:t>
            </w:r>
          </w:p>
        </w:tc>
        <w:tc>
          <w:tcPr>
            <w:tcW w:w="1843" w:type="dxa"/>
            <w:vAlign w:val="bottom"/>
          </w:tcPr>
          <w:p w14:paraId="28D5AD82" w14:textId="0C77DD3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55</w:t>
            </w:r>
          </w:p>
        </w:tc>
        <w:tc>
          <w:tcPr>
            <w:tcW w:w="1559" w:type="dxa"/>
            <w:vAlign w:val="center"/>
          </w:tcPr>
          <w:p w14:paraId="286E2B5F" w14:textId="6E1F7EF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5829881" w14:textId="1C6F356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02ED187B" w14:textId="77777777" w:rsidTr="005D6E1F">
        <w:tc>
          <w:tcPr>
            <w:tcW w:w="1129" w:type="dxa"/>
            <w:vAlign w:val="center"/>
          </w:tcPr>
          <w:p w14:paraId="5513C431" w14:textId="50D8A4E4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5</w:t>
            </w:r>
          </w:p>
        </w:tc>
        <w:tc>
          <w:tcPr>
            <w:tcW w:w="1843" w:type="dxa"/>
            <w:vAlign w:val="center"/>
          </w:tcPr>
          <w:p w14:paraId="725A5DB2" w14:textId="089D64D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3</w:t>
            </w:r>
          </w:p>
        </w:tc>
        <w:tc>
          <w:tcPr>
            <w:tcW w:w="1843" w:type="dxa"/>
            <w:vAlign w:val="bottom"/>
          </w:tcPr>
          <w:p w14:paraId="0FC963F6" w14:textId="6D6D7F0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83</w:t>
            </w:r>
          </w:p>
        </w:tc>
        <w:tc>
          <w:tcPr>
            <w:tcW w:w="1559" w:type="dxa"/>
            <w:vAlign w:val="center"/>
          </w:tcPr>
          <w:p w14:paraId="3C0C963B" w14:textId="172169E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49EC224F" w14:textId="71C5BBD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E5C959F" w14:textId="77777777" w:rsidTr="005D6E1F">
        <w:tc>
          <w:tcPr>
            <w:tcW w:w="1129" w:type="dxa"/>
            <w:vAlign w:val="center"/>
          </w:tcPr>
          <w:p w14:paraId="48C233B8" w14:textId="56DC5E2B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6</w:t>
            </w:r>
          </w:p>
        </w:tc>
        <w:tc>
          <w:tcPr>
            <w:tcW w:w="1843" w:type="dxa"/>
            <w:vAlign w:val="center"/>
          </w:tcPr>
          <w:p w14:paraId="5D46FACD" w14:textId="193338F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8</w:t>
            </w:r>
          </w:p>
        </w:tc>
        <w:tc>
          <w:tcPr>
            <w:tcW w:w="1843" w:type="dxa"/>
            <w:vAlign w:val="bottom"/>
          </w:tcPr>
          <w:p w14:paraId="071065F7" w14:textId="1CB04F9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94</w:t>
            </w:r>
          </w:p>
        </w:tc>
        <w:tc>
          <w:tcPr>
            <w:tcW w:w="1559" w:type="dxa"/>
            <w:vAlign w:val="center"/>
          </w:tcPr>
          <w:p w14:paraId="1B245FE4" w14:textId="24DF2E7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5D7F7948" w14:textId="11F9D34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3EF3466B" w14:textId="77777777" w:rsidTr="005D6E1F">
        <w:tc>
          <w:tcPr>
            <w:tcW w:w="1129" w:type="dxa"/>
            <w:vAlign w:val="center"/>
          </w:tcPr>
          <w:p w14:paraId="049D8AB2" w14:textId="001BA535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7</w:t>
            </w:r>
          </w:p>
        </w:tc>
        <w:tc>
          <w:tcPr>
            <w:tcW w:w="1843" w:type="dxa"/>
            <w:vAlign w:val="center"/>
          </w:tcPr>
          <w:p w14:paraId="2ADE763A" w14:textId="5D1C5A6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0</w:t>
            </w:r>
          </w:p>
        </w:tc>
        <w:tc>
          <w:tcPr>
            <w:tcW w:w="1843" w:type="dxa"/>
            <w:vAlign w:val="bottom"/>
          </w:tcPr>
          <w:p w14:paraId="336A6550" w14:textId="32EB534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5</w:t>
            </w:r>
          </w:p>
        </w:tc>
        <w:tc>
          <w:tcPr>
            <w:tcW w:w="1559" w:type="dxa"/>
            <w:vAlign w:val="center"/>
          </w:tcPr>
          <w:p w14:paraId="13BD8A87" w14:textId="460191B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9781610" w14:textId="7C9AAB3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380C1AF0" w14:textId="77777777" w:rsidTr="005D6E1F">
        <w:tc>
          <w:tcPr>
            <w:tcW w:w="1129" w:type="dxa"/>
            <w:vAlign w:val="center"/>
          </w:tcPr>
          <w:p w14:paraId="15711A55" w14:textId="0F998B34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8</w:t>
            </w:r>
          </w:p>
        </w:tc>
        <w:tc>
          <w:tcPr>
            <w:tcW w:w="1843" w:type="dxa"/>
            <w:vAlign w:val="center"/>
          </w:tcPr>
          <w:p w14:paraId="2F0BFD8E" w14:textId="23C50DFE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8</w:t>
            </w:r>
          </w:p>
        </w:tc>
        <w:tc>
          <w:tcPr>
            <w:tcW w:w="1843" w:type="dxa"/>
            <w:vAlign w:val="bottom"/>
          </w:tcPr>
          <w:p w14:paraId="7A0AFFC8" w14:textId="08E61CA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98</w:t>
            </w:r>
          </w:p>
        </w:tc>
        <w:tc>
          <w:tcPr>
            <w:tcW w:w="1559" w:type="dxa"/>
            <w:vAlign w:val="center"/>
          </w:tcPr>
          <w:p w14:paraId="13039BA3" w14:textId="3A361A1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0C7678FC" w14:textId="32B0C39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BC2FAF2" w14:textId="77777777" w:rsidTr="005D6E1F">
        <w:tc>
          <w:tcPr>
            <w:tcW w:w="1129" w:type="dxa"/>
            <w:vAlign w:val="center"/>
          </w:tcPr>
          <w:p w14:paraId="4C0C69EA" w14:textId="6CFA19C9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9</w:t>
            </w:r>
          </w:p>
        </w:tc>
        <w:tc>
          <w:tcPr>
            <w:tcW w:w="1843" w:type="dxa"/>
            <w:vAlign w:val="center"/>
          </w:tcPr>
          <w:p w14:paraId="13480104" w14:textId="59B6845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5</w:t>
            </w:r>
          </w:p>
        </w:tc>
        <w:tc>
          <w:tcPr>
            <w:tcW w:w="1843" w:type="dxa"/>
            <w:vAlign w:val="bottom"/>
          </w:tcPr>
          <w:p w14:paraId="4C5BA31C" w14:textId="7EE5773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0</w:t>
            </w:r>
          </w:p>
        </w:tc>
        <w:tc>
          <w:tcPr>
            <w:tcW w:w="1559" w:type="dxa"/>
            <w:vAlign w:val="center"/>
          </w:tcPr>
          <w:p w14:paraId="728D4CE6" w14:textId="648380E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  <w:tc>
          <w:tcPr>
            <w:tcW w:w="1418" w:type="dxa"/>
            <w:vAlign w:val="center"/>
          </w:tcPr>
          <w:p w14:paraId="31CC0AB1" w14:textId="5B7B84C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FC44FF4" w14:textId="77777777" w:rsidTr="005D6E1F">
        <w:tc>
          <w:tcPr>
            <w:tcW w:w="1129" w:type="dxa"/>
            <w:vAlign w:val="center"/>
          </w:tcPr>
          <w:p w14:paraId="53A7C618" w14:textId="04C4CCAB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0</w:t>
            </w:r>
          </w:p>
        </w:tc>
        <w:tc>
          <w:tcPr>
            <w:tcW w:w="1843" w:type="dxa"/>
            <w:vAlign w:val="center"/>
          </w:tcPr>
          <w:p w14:paraId="66677323" w14:textId="49FEF65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9</w:t>
            </w:r>
          </w:p>
        </w:tc>
        <w:tc>
          <w:tcPr>
            <w:tcW w:w="1843" w:type="dxa"/>
            <w:vAlign w:val="bottom"/>
          </w:tcPr>
          <w:p w14:paraId="29B8FF8D" w14:textId="441CAA8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0</w:t>
            </w:r>
          </w:p>
        </w:tc>
        <w:tc>
          <w:tcPr>
            <w:tcW w:w="1559" w:type="dxa"/>
            <w:vAlign w:val="center"/>
          </w:tcPr>
          <w:p w14:paraId="39308509" w14:textId="1248AFA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  <w:tc>
          <w:tcPr>
            <w:tcW w:w="1418" w:type="dxa"/>
            <w:vAlign w:val="center"/>
          </w:tcPr>
          <w:p w14:paraId="156C88AF" w14:textId="31C1449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353B2974" w14:textId="77777777" w:rsidTr="005D6E1F">
        <w:tc>
          <w:tcPr>
            <w:tcW w:w="1129" w:type="dxa"/>
            <w:vAlign w:val="center"/>
          </w:tcPr>
          <w:p w14:paraId="7F75ADD6" w14:textId="021549F2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1</w:t>
            </w:r>
          </w:p>
        </w:tc>
        <w:tc>
          <w:tcPr>
            <w:tcW w:w="1843" w:type="dxa"/>
            <w:vAlign w:val="center"/>
          </w:tcPr>
          <w:p w14:paraId="609AE1CD" w14:textId="553E069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5</w:t>
            </w:r>
          </w:p>
        </w:tc>
        <w:tc>
          <w:tcPr>
            <w:tcW w:w="1843" w:type="dxa"/>
            <w:vAlign w:val="bottom"/>
          </w:tcPr>
          <w:p w14:paraId="30D56771" w14:textId="1AC662E5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</w:t>
            </w:r>
          </w:p>
        </w:tc>
        <w:tc>
          <w:tcPr>
            <w:tcW w:w="1559" w:type="dxa"/>
            <w:vAlign w:val="center"/>
          </w:tcPr>
          <w:p w14:paraId="05EE1818" w14:textId="252841C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  <w:tc>
          <w:tcPr>
            <w:tcW w:w="1418" w:type="dxa"/>
            <w:vAlign w:val="center"/>
          </w:tcPr>
          <w:p w14:paraId="1A1F137C" w14:textId="2A29FEF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1E1753A8" w14:textId="77777777" w:rsidTr="005D6E1F">
        <w:tc>
          <w:tcPr>
            <w:tcW w:w="1129" w:type="dxa"/>
            <w:vAlign w:val="center"/>
          </w:tcPr>
          <w:p w14:paraId="36E7AD5B" w14:textId="5CAB788B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2</w:t>
            </w:r>
          </w:p>
        </w:tc>
        <w:tc>
          <w:tcPr>
            <w:tcW w:w="1843" w:type="dxa"/>
            <w:vAlign w:val="center"/>
          </w:tcPr>
          <w:p w14:paraId="70F2604F" w14:textId="478F4FD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8</w:t>
            </w:r>
          </w:p>
        </w:tc>
        <w:tc>
          <w:tcPr>
            <w:tcW w:w="1843" w:type="dxa"/>
            <w:vAlign w:val="bottom"/>
          </w:tcPr>
          <w:p w14:paraId="1D65B841" w14:textId="47CCB5F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60</w:t>
            </w:r>
          </w:p>
        </w:tc>
        <w:tc>
          <w:tcPr>
            <w:tcW w:w="1559" w:type="dxa"/>
            <w:vAlign w:val="center"/>
          </w:tcPr>
          <w:p w14:paraId="625A4B56" w14:textId="1E1ECB5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  <w:tc>
          <w:tcPr>
            <w:tcW w:w="1418" w:type="dxa"/>
            <w:vAlign w:val="center"/>
          </w:tcPr>
          <w:p w14:paraId="3D090526" w14:textId="582BEDE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3654CACF" w14:textId="77777777" w:rsidTr="005D6E1F">
        <w:tc>
          <w:tcPr>
            <w:tcW w:w="1129" w:type="dxa"/>
            <w:vAlign w:val="center"/>
          </w:tcPr>
          <w:p w14:paraId="2DA0DA8E" w14:textId="713AD76D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lastRenderedPageBreak/>
              <w:t>43</w:t>
            </w:r>
          </w:p>
        </w:tc>
        <w:tc>
          <w:tcPr>
            <w:tcW w:w="1843" w:type="dxa"/>
            <w:vAlign w:val="center"/>
          </w:tcPr>
          <w:p w14:paraId="0EED40C5" w14:textId="5FF65FB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3EDA8E79" w14:textId="136DCF9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55</w:t>
            </w:r>
          </w:p>
        </w:tc>
        <w:tc>
          <w:tcPr>
            <w:tcW w:w="1559" w:type="dxa"/>
            <w:vAlign w:val="center"/>
          </w:tcPr>
          <w:p w14:paraId="619887AE" w14:textId="7D9C8B5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  <w:tc>
          <w:tcPr>
            <w:tcW w:w="1418" w:type="dxa"/>
            <w:vAlign w:val="center"/>
          </w:tcPr>
          <w:p w14:paraId="339A023E" w14:textId="3ED1AD2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24CEAF13" w14:textId="77777777" w:rsidTr="005D6E1F">
        <w:tc>
          <w:tcPr>
            <w:tcW w:w="1129" w:type="dxa"/>
            <w:vAlign w:val="center"/>
          </w:tcPr>
          <w:p w14:paraId="0331C551" w14:textId="4E70AD7C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4</w:t>
            </w:r>
          </w:p>
        </w:tc>
        <w:tc>
          <w:tcPr>
            <w:tcW w:w="1843" w:type="dxa"/>
            <w:vAlign w:val="center"/>
          </w:tcPr>
          <w:p w14:paraId="276B7730" w14:textId="09C2D84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5</w:t>
            </w:r>
          </w:p>
        </w:tc>
        <w:tc>
          <w:tcPr>
            <w:tcW w:w="1843" w:type="dxa"/>
            <w:vAlign w:val="bottom"/>
          </w:tcPr>
          <w:p w14:paraId="60C84035" w14:textId="76C1042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93</w:t>
            </w:r>
          </w:p>
        </w:tc>
        <w:tc>
          <w:tcPr>
            <w:tcW w:w="1559" w:type="dxa"/>
            <w:vAlign w:val="center"/>
          </w:tcPr>
          <w:p w14:paraId="7D5424F1" w14:textId="307EF92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01A1CC7" w14:textId="28DF16F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51067CF2" w14:textId="77777777" w:rsidTr="005D6E1F">
        <w:tc>
          <w:tcPr>
            <w:tcW w:w="1129" w:type="dxa"/>
            <w:vAlign w:val="center"/>
          </w:tcPr>
          <w:p w14:paraId="6B9CA7E2" w14:textId="30DEAF34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5</w:t>
            </w:r>
          </w:p>
        </w:tc>
        <w:tc>
          <w:tcPr>
            <w:tcW w:w="1843" w:type="dxa"/>
            <w:vAlign w:val="center"/>
          </w:tcPr>
          <w:p w14:paraId="73E16E8D" w14:textId="12F1069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2A5B1554" w14:textId="65C85C0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034E05F8" w14:textId="7E33BF7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347B563" w14:textId="69809866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E5E6061" w14:textId="77777777" w:rsidTr="005D6E1F">
        <w:tc>
          <w:tcPr>
            <w:tcW w:w="1129" w:type="dxa"/>
            <w:vAlign w:val="center"/>
          </w:tcPr>
          <w:p w14:paraId="03230605" w14:textId="107EF997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6</w:t>
            </w:r>
          </w:p>
        </w:tc>
        <w:tc>
          <w:tcPr>
            <w:tcW w:w="1843" w:type="dxa"/>
            <w:vAlign w:val="center"/>
          </w:tcPr>
          <w:p w14:paraId="71AAB260" w14:textId="4396E26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3C89EE6F" w14:textId="527E492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128CF5EA" w14:textId="4E0862A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44C2C077" w14:textId="1B4CD885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5D6909A6" w14:textId="77777777" w:rsidTr="005D6E1F">
        <w:tc>
          <w:tcPr>
            <w:tcW w:w="1129" w:type="dxa"/>
            <w:vAlign w:val="center"/>
          </w:tcPr>
          <w:p w14:paraId="180A5504" w14:textId="2C015A4C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7</w:t>
            </w:r>
          </w:p>
        </w:tc>
        <w:tc>
          <w:tcPr>
            <w:tcW w:w="1843" w:type="dxa"/>
            <w:vAlign w:val="center"/>
          </w:tcPr>
          <w:p w14:paraId="5F6C28FB" w14:textId="0E77E2C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3</w:t>
            </w:r>
          </w:p>
        </w:tc>
        <w:tc>
          <w:tcPr>
            <w:tcW w:w="1843" w:type="dxa"/>
            <w:vAlign w:val="bottom"/>
          </w:tcPr>
          <w:p w14:paraId="536D1DAB" w14:textId="51C89516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50</w:t>
            </w:r>
          </w:p>
        </w:tc>
        <w:tc>
          <w:tcPr>
            <w:tcW w:w="1559" w:type="dxa"/>
            <w:vAlign w:val="center"/>
          </w:tcPr>
          <w:p w14:paraId="1C1805F6" w14:textId="6961EC2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  <w:tc>
          <w:tcPr>
            <w:tcW w:w="1418" w:type="dxa"/>
            <w:vAlign w:val="center"/>
          </w:tcPr>
          <w:p w14:paraId="60A963DD" w14:textId="2FAE55C5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7E35295" w14:textId="77777777" w:rsidTr="005D6E1F">
        <w:tc>
          <w:tcPr>
            <w:tcW w:w="1129" w:type="dxa"/>
            <w:vAlign w:val="center"/>
          </w:tcPr>
          <w:p w14:paraId="6C0DA10E" w14:textId="572A831C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8</w:t>
            </w:r>
          </w:p>
        </w:tc>
        <w:tc>
          <w:tcPr>
            <w:tcW w:w="1843" w:type="dxa"/>
            <w:vAlign w:val="center"/>
          </w:tcPr>
          <w:p w14:paraId="61E88A86" w14:textId="2842EA7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31171B03" w14:textId="170C50E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5E73FDE2" w14:textId="7E3A403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2DF9EFF" w14:textId="43701CA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78919670" w14:textId="77777777" w:rsidTr="005D6E1F">
        <w:tc>
          <w:tcPr>
            <w:tcW w:w="1129" w:type="dxa"/>
            <w:vAlign w:val="center"/>
          </w:tcPr>
          <w:p w14:paraId="78E63940" w14:textId="71448492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9</w:t>
            </w:r>
          </w:p>
        </w:tc>
        <w:tc>
          <w:tcPr>
            <w:tcW w:w="1843" w:type="dxa"/>
            <w:vAlign w:val="center"/>
          </w:tcPr>
          <w:p w14:paraId="332F3946" w14:textId="2A28D335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</w:t>
            </w:r>
          </w:p>
        </w:tc>
        <w:tc>
          <w:tcPr>
            <w:tcW w:w="1843" w:type="dxa"/>
            <w:vAlign w:val="bottom"/>
          </w:tcPr>
          <w:p w14:paraId="35B4FC89" w14:textId="4E8759B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7B48DFE5" w14:textId="031F0BE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35C24303" w14:textId="794E8136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4A52CD92" w14:textId="77777777" w:rsidTr="005D6E1F">
        <w:tc>
          <w:tcPr>
            <w:tcW w:w="1129" w:type="dxa"/>
            <w:vAlign w:val="center"/>
          </w:tcPr>
          <w:p w14:paraId="0D1CEE1B" w14:textId="0E28ABE3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0</w:t>
            </w:r>
          </w:p>
        </w:tc>
        <w:tc>
          <w:tcPr>
            <w:tcW w:w="1843" w:type="dxa"/>
            <w:vAlign w:val="center"/>
          </w:tcPr>
          <w:p w14:paraId="29E74492" w14:textId="7B3B702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283E68D0" w14:textId="3989D876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7D47A9E2" w14:textId="66D72EA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414D3764" w14:textId="29482455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61FC9021" w14:textId="77777777" w:rsidTr="005D6E1F">
        <w:tc>
          <w:tcPr>
            <w:tcW w:w="1129" w:type="dxa"/>
            <w:vAlign w:val="center"/>
          </w:tcPr>
          <w:p w14:paraId="3CCB3638" w14:textId="6F41ED8F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1</w:t>
            </w:r>
          </w:p>
        </w:tc>
        <w:tc>
          <w:tcPr>
            <w:tcW w:w="1843" w:type="dxa"/>
            <w:vAlign w:val="center"/>
          </w:tcPr>
          <w:p w14:paraId="5AEBD6B6" w14:textId="324A17C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3</w:t>
            </w:r>
          </w:p>
        </w:tc>
        <w:tc>
          <w:tcPr>
            <w:tcW w:w="1843" w:type="dxa"/>
            <w:vAlign w:val="bottom"/>
          </w:tcPr>
          <w:p w14:paraId="2498F230" w14:textId="784200EE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85</w:t>
            </w:r>
          </w:p>
        </w:tc>
        <w:tc>
          <w:tcPr>
            <w:tcW w:w="1559" w:type="dxa"/>
            <w:vAlign w:val="center"/>
          </w:tcPr>
          <w:p w14:paraId="1A8FEEC3" w14:textId="02E765D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1EC761B8" w14:textId="421E5A4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594817A2" w14:textId="77777777" w:rsidTr="005D6E1F">
        <w:tc>
          <w:tcPr>
            <w:tcW w:w="1129" w:type="dxa"/>
            <w:vAlign w:val="center"/>
          </w:tcPr>
          <w:p w14:paraId="50728566" w14:textId="7640E3BD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2</w:t>
            </w:r>
          </w:p>
        </w:tc>
        <w:tc>
          <w:tcPr>
            <w:tcW w:w="1843" w:type="dxa"/>
            <w:vAlign w:val="center"/>
          </w:tcPr>
          <w:p w14:paraId="5474710C" w14:textId="5F7E188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</w:t>
            </w:r>
          </w:p>
        </w:tc>
        <w:tc>
          <w:tcPr>
            <w:tcW w:w="1843" w:type="dxa"/>
            <w:vAlign w:val="bottom"/>
          </w:tcPr>
          <w:p w14:paraId="1221AEC8" w14:textId="172A910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313AE4D5" w14:textId="229A50C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3B697F5E" w14:textId="54D1146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1F14E5B6" w14:textId="77777777" w:rsidTr="005D6E1F">
        <w:tc>
          <w:tcPr>
            <w:tcW w:w="1129" w:type="dxa"/>
            <w:vAlign w:val="center"/>
          </w:tcPr>
          <w:p w14:paraId="3239D42D" w14:textId="6053176D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3</w:t>
            </w:r>
          </w:p>
        </w:tc>
        <w:tc>
          <w:tcPr>
            <w:tcW w:w="1843" w:type="dxa"/>
            <w:vAlign w:val="center"/>
          </w:tcPr>
          <w:p w14:paraId="6F8DA1E1" w14:textId="038110C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27882548" w14:textId="570AF9B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2D0B0E67" w14:textId="658F854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1C3457B1" w14:textId="24CAEC46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44E19A03" w14:textId="77777777" w:rsidTr="005D6E1F">
        <w:tc>
          <w:tcPr>
            <w:tcW w:w="1129" w:type="dxa"/>
            <w:vAlign w:val="center"/>
          </w:tcPr>
          <w:p w14:paraId="6A6FE6E2" w14:textId="73D5EE79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4</w:t>
            </w:r>
          </w:p>
        </w:tc>
        <w:tc>
          <w:tcPr>
            <w:tcW w:w="1843" w:type="dxa"/>
            <w:vAlign w:val="center"/>
          </w:tcPr>
          <w:p w14:paraId="61F965EF" w14:textId="096E3CB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37C86900" w14:textId="5B1B779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0</w:t>
            </w:r>
          </w:p>
        </w:tc>
        <w:tc>
          <w:tcPr>
            <w:tcW w:w="1559" w:type="dxa"/>
            <w:vAlign w:val="center"/>
          </w:tcPr>
          <w:p w14:paraId="1E710369" w14:textId="12D2B3D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709CA7E3" w14:textId="6A27C6A4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5B81237E" w14:textId="77777777" w:rsidTr="005D6E1F">
        <w:tc>
          <w:tcPr>
            <w:tcW w:w="1129" w:type="dxa"/>
            <w:vAlign w:val="center"/>
          </w:tcPr>
          <w:p w14:paraId="26095B7C" w14:textId="79C80A43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5</w:t>
            </w:r>
          </w:p>
        </w:tc>
        <w:tc>
          <w:tcPr>
            <w:tcW w:w="1843" w:type="dxa"/>
            <w:vAlign w:val="center"/>
          </w:tcPr>
          <w:p w14:paraId="50076229" w14:textId="651B69A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464DAEFD" w14:textId="47C8A57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8</w:t>
            </w:r>
          </w:p>
        </w:tc>
        <w:tc>
          <w:tcPr>
            <w:tcW w:w="1559" w:type="dxa"/>
            <w:vAlign w:val="center"/>
          </w:tcPr>
          <w:p w14:paraId="2D3EEF8F" w14:textId="29197ED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2791E02" w14:textId="0801C76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2283D7C0" w14:textId="77777777" w:rsidTr="005D6E1F">
        <w:tc>
          <w:tcPr>
            <w:tcW w:w="1129" w:type="dxa"/>
            <w:vAlign w:val="center"/>
          </w:tcPr>
          <w:p w14:paraId="7DE86F58" w14:textId="7C7A62C9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6</w:t>
            </w:r>
          </w:p>
        </w:tc>
        <w:tc>
          <w:tcPr>
            <w:tcW w:w="1843" w:type="dxa"/>
            <w:vAlign w:val="center"/>
          </w:tcPr>
          <w:p w14:paraId="59048737" w14:textId="67B1289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1DC439C0" w14:textId="7780A17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0BE83C64" w14:textId="56C606F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761804C" w14:textId="45AA343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57ABB505" w14:textId="77777777" w:rsidTr="005D6E1F">
        <w:tc>
          <w:tcPr>
            <w:tcW w:w="1129" w:type="dxa"/>
            <w:vAlign w:val="center"/>
          </w:tcPr>
          <w:p w14:paraId="04572384" w14:textId="1A1EE69E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7</w:t>
            </w:r>
          </w:p>
        </w:tc>
        <w:tc>
          <w:tcPr>
            <w:tcW w:w="1843" w:type="dxa"/>
            <w:vAlign w:val="center"/>
          </w:tcPr>
          <w:p w14:paraId="1DFA3EB8" w14:textId="126E616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</w:t>
            </w:r>
          </w:p>
        </w:tc>
        <w:tc>
          <w:tcPr>
            <w:tcW w:w="1843" w:type="dxa"/>
            <w:vAlign w:val="bottom"/>
          </w:tcPr>
          <w:p w14:paraId="2444E26D" w14:textId="1CC041C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01AF3150" w14:textId="3F8AEEB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39038901" w14:textId="64438C4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5D6E1F" w:rsidRPr="00181E5D" w14:paraId="1266CFF8" w14:textId="77777777" w:rsidTr="005D6E1F">
        <w:tc>
          <w:tcPr>
            <w:tcW w:w="1129" w:type="dxa"/>
            <w:vAlign w:val="center"/>
          </w:tcPr>
          <w:p w14:paraId="539F7C3C" w14:textId="5C5655DB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8</w:t>
            </w:r>
          </w:p>
        </w:tc>
        <w:tc>
          <w:tcPr>
            <w:tcW w:w="1843" w:type="dxa"/>
            <w:vAlign w:val="center"/>
          </w:tcPr>
          <w:p w14:paraId="286DE13D" w14:textId="2F9A6EC7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40</w:t>
            </w:r>
          </w:p>
        </w:tc>
        <w:tc>
          <w:tcPr>
            <w:tcW w:w="1843" w:type="dxa"/>
            <w:vAlign w:val="bottom"/>
          </w:tcPr>
          <w:p w14:paraId="1A66BA07" w14:textId="16A7610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80</w:t>
            </w:r>
          </w:p>
        </w:tc>
        <w:tc>
          <w:tcPr>
            <w:tcW w:w="1559" w:type="dxa"/>
            <w:vAlign w:val="center"/>
          </w:tcPr>
          <w:p w14:paraId="71FB625A" w14:textId="107B6C0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  <w:tc>
          <w:tcPr>
            <w:tcW w:w="1418" w:type="dxa"/>
            <w:vAlign w:val="center"/>
          </w:tcPr>
          <w:p w14:paraId="53F8FF4B" w14:textId="3668581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497CFD14" w14:textId="77777777" w:rsidTr="005D6E1F">
        <w:tc>
          <w:tcPr>
            <w:tcW w:w="1129" w:type="dxa"/>
            <w:vAlign w:val="center"/>
          </w:tcPr>
          <w:p w14:paraId="7BD06828" w14:textId="072DD4E6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9</w:t>
            </w:r>
          </w:p>
        </w:tc>
        <w:tc>
          <w:tcPr>
            <w:tcW w:w="1843" w:type="dxa"/>
            <w:vAlign w:val="center"/>
          </w:tcPr>
          <w:p w14:paraId="0538C756" w14:textId="5298860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6E43EB02" w14:textId="2E413FA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3E9B917B" w14:textId="36BEEFF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7128E8EF" w14:textId="46C31D5E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4E40381E" w14:textId="77777777" w:rsidTr="005D6E1F">
        <w:tc>
          <w:tcPr>
            <w:tcW w:w="1129" w:type="dxa"/>
            <w:vAlign w:val="center"/>
          </w:tcPr>
          <w:p w14:paraId="5FB59FEA" w14:textId="25725286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0</w:t>
            </w:r>
          </w:p>
        </w:tc>
        <w:tc>
          <w:tcPr>
            <w:tcW w:w="1843" w:type="dxa"/>
            <w:vAlign w:val="center"/>
          </w:tcPr>
          <w:p w14:paraId="55C4C513" w14:textId="405AD485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78C94769" w14:textId="1834A14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5CC57B5B" w14:textId="167E5CDE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1F1A47C6" w14:textId="68AA079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42076C77" w14:textId="77777777" w:rsidTr="005D6E1F">
        <w:tc>
          <w:tcPr>
            <w:tcW w:w="1129" w:type="dxa"/>
            <w:vAlign w:val="center"/>
          </w:tcPr>
          <w:p w14:paraId="21ADE978" w14:textId="67074281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1</w:t>
            </w:r>
          </w:p>
        </w:tc>
        <w:tc>
          <w:tcPr>
            <w:tcW w:w="1843" w:type="dxa"/>
            <w:vAlign w:val="center"/>
          </w:tcPr>
          <w:p w14:paraId="27E25652" w14:textId="7797D69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31164455" w14:textId="361CA51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3E4841BA" w14:textId="67BCF79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750E5608" w14:textId="541A816A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45E76C85" w14:textId="77777777" w:rsidTr="005D6E1F">
        <w:tc>
          <w:tcPr>
            <w:tcW w:w="1129" w:type="dxa"/>
            <w:vAlign w:val="center"/>
          </w:tcPr>
          <w:p w14:paraId="3FDE7670" w14:textId="2540A286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2</w:t>
            </w:r>
          </w:p>
        </w:tc>
        <w:tc>
          <w:tcPr>
            <w:tcW w:w="1843" w:type="dxa"/>
            <w:vAlign w:val="center"/>
          </w:tcPr>
          <w:p w14:paraId="54726F98" w14:textId="170F7A3B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452FE9F1" w14:textId="03F6645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5A2EA694" w14:textId="37CCB22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4AB96869" w14:textId="4D487E63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32866A69" w14:textId="77777777" w:rsidTr="005D6E1F">
        <w:tc>
          <w:tcPr>
            <w:tcW w:w="1129" w:type="dxa"/>
            <w:vAlign w:val="center"/>
          </w:tcPr>
          <w:p w14:paraId="6950ECE3" w14:textId="30E84B6F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3</w:t>
            </w:r>
          </w:p>
        </w:tc>
        <w:tc>
          <w:tcPr>
            <w:tcW w:w="1843" w:type="dxa"/>
            <w:vAlign w:val="center"/>
          </w:tcPr>
          <w:p w14:paraId="609CA5B1" w14:textId="47D0DF28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</w:t>
            </w:r>
          </w:p>
        </w:tc>
        <w:tc>
          <w:tcPr>
            <w:tcW w:w="1843" w:type="dxa"/>
            <w:vAlign w:val="bottom"/>
          </w:tcPr>
          <w:p w14:paraId="748D6059" w14:textId="1E72F555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30</w:t>
            </w:r>
          </w:p>
        </w:tc>
        <w:tc>
          <w:tcPr>
            <w:tcW w:w="1559" w:type="dxa"/>
            <w:vAlign w:val="center"/>
          </w:tcPr>
          <w:p w14:paraId="6EB6297F" w14:textId="22CDE73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5D62CE04" w14:textId="2AC00092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58933242" w14:textId="77777777" w:rsidTr="005D6E1F">
        <w:tc>
          <w:tcPr>
            <w:tcW w:w="1129" w:type="dxa"/>
            <w:vAlign w:val="center"/>
          </w:tcPr>
          <w:p w14:paraId="6A4B4D76" w14:textId="6A1D757A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4</w:t>
            </w:r>
          </w:p>
        </w:tc>
        <w:tc>
          <w:tcPr>
            <w:tcW w:w="1843" w:type="dxa"/>
            <w:vAlign w:val="center"/>
          </w:tcPr>
          <w:p w14:paraId="65E79410" w14:textId="330DE470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0</w:t>
            </w:r>
          </w:p>
        </w:tc>
        <w:tc>
          <w:tcPr>
            <w:tcW w:w="1843" w:type="dxa"/>
            <w:vAlign w:val="bottom"/>
          </w:tcPr>
          <w:p w14:paraId="00280EBF" w14:textId="3B3A6E0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60</w:t>
            </w:r>
          </w:p>
        </w:tc>
        <w:tc>
          <w:tcPr>
            <w:tcW w:w="1559" w:type="dxa"/>
            <w:vAlign w:val="center"/>
          </w:tcPr>
          <w:p w14:paraId="1BCA5C34" w14:textId="47F439D1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  <w:tc>
          <w:tcPr>
            <w:tcW w:w="1418" w:type="dxa"/>
            <w:vAlign w:val="center"/>
          </w:tcPr>
          <w:p w14:paraId="3D3FEDD1" w14:textId="0D97C546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5D6E1F" w:rsidRPr="00181E5D" w14:paraId="5741A2E5" w14:textId="77777777" w:rsidTr="005D6E1F">
        <w:tc>
          <w:tcPr>
            <w:tcW w:w="1129" w:type="dxa"/>
            <w:vAlign w:val="center"/>
          </w:tcPr>
          <w:p w14:paraId="1804EDA9" w14:textId="50E2D382" w:rsidR="005D6E1F" w:rsidRPr="00181E5D" w:rsidRDefault="005D6E1F" w:rsidP="005D6E1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5</w:t>
            </w:r>
          </w:p>
        </w:tc>
        <w:tc>
          <w:tcPr>
            <w:tcW w:w="1843" w:type="dxa"/>
            <w:vAlign w:val="center"/>
          </w:tcPr>
          <w:p w14:paraId="101E1A67" w14:textId="37016D89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6DE7A91F" w14:textId="4B9D076C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6B5003F1" w14:textId="0500EC0D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77B43427" w14:textId="64A8277F" w:rsidR="005D6E1F" w:rsidRPr="00181E5D" w:rsidRDefault="005D6E1F" w:rsidP="005D6E1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B672DF" w:rsidRPr="00181E5D" w14:paraId="38777E18" w14:textId="77777777" w:rsidTr="005D6E1F">
        <w:tc>
          <w:tcPr>
            <w:tcW w:w="1129" w:type="dxa"/>
            <w:vAlign w:val="center"/>
          </w:tcPr>
          <w:p w14:paraId="6AD7CDF1" w14:textId="6FAEE554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6</w:t>
            </w:r>
          </w:p>
        </w:tc>
        <w:tc>
          <w:tcPr>
            <w:tcW w:w="1843" w:type="dxa"/>
            <w:vAlign w:val="center"/>
          </w:tcPr>
          <w:p w14:paraId="74048BF6" w14:textId="23A0AFBE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6D7A4E7B" w14:textId="6682D8F9" w:rsidR="00B672DF" w:rsidRPr="00181E5D" w:rsidRDefault="00B672DF" w:rsidP="00B672DF">
            <w:pPr>
              <w:jc w:val="center"/>
              <w:rPr>
                <w:rFonts w:cs="Times New Roman"/>
                <w:color w:val="000000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0821B71A" w14:textId="483C8C6D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107A2203" w14:textId="55E400B9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B672DF" w:rsidRPr="00181E5D" w14:paraId="59682C87" w14:textId="77777777" w:rsidTr="005D6E1F">
        <w:tc>
          <w:tcPr>
            <w:tcW w:w="1129" w:type="dxa"/>
            <w:vAlign w:val="center"/>
          </w:tcPr>
          <w:p w14:paraId="270216F9" w14:textId="4E23E344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7</w:t>
            </w:r>
          </w:p>
        </w:tc>
        <w:tc>
          <w:tcPr>
            <w:tcW w:w="1843" w:type="dxa"/>
            <w:vAlign w:val="center"/>
          </w:tcPr>
          <w:p w14:paraId="16382022" w14:textId="4CD3FA3C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8</w:t>
            </w:r>
          </w:p>
        </w:tc>
        <w:tc>
          <w:tcPr>
            <w:tcW w:w="1843" w:type="dxa"/>
            <w:vAlign w:val="bottom"/>
          </w:tcPr>
          <w:p w14:paraId="02356B62" w14:textId="2F4EBF97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50</w:t>
            </w:r>
          </w:p>
        </w:tc>
        <w:tc>
          <w:tcPr>
            <w:tcW w:w="1559" w:type="dxa"/>
            <w:vAlign w:val="center"/>
          </w:tcPr>
          <w:p w14:paraId="56653676" w14:textId="34BE0620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  <w:tc>
          <w:tcPr>
            <w:tcW w:w="1418" w:type="dxa"/>
            <w:vAlign w:val="center"/>
          </w:tcPr>
          <w:p w14:paraId="03E73EFD" w14:textId="616FB2CA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B672DF" w:rsidRPr="00181E5D" w14:paraId="086B8931" w14:textId="77777777" w:rsidTr="005D6E1F">
        <w:tc>
          <w:tcPr>
            <w:tcW w:w="1129" w:type="dxa"/>
            <w:vAlign w:val="center"/>
          </w:tcPr>
          <w:p w14:paraId="67B5FFBD" w14:textId="21B4CF8E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8</w:t>
            </w:r>
          </w:p>
        </w:tc>
        <w:tc>
          <w:tcPr>
            <w:tcW w:w="1843" w:type="dxa"/>
            <w:vAlign w:val="center"/>
          </w:tcPr>
          <w:p w14:paraId="4C20F064" w14:textId="7B33A4FD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26B31A66" w14:textId="7B18D3CD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40088E60" w14:textId="699B8321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34AD21E" w14:textId="0014E244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B672DF" w:rsidRPr="00181E5D" w14:paraId="2B966603" w14:textId="77777777" w:rsidTr="005D6E1F">
        <w:tc>
          <w:tcPr>
            <w:tcW w:w="1129" w:type="dxa"/>
            <w:vAlign w:val="center"/>
          </w:tcPr>
          <w:p w14:paraId="523067E1" w14:textId="4321A01C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9</w:t>
            </w:r>
          </w:p>
        </w:tc>
        <w:tc>
          <w:tcPr>
            <w:tcW w:w="1843" w:type="dxa"/>
            <w:vAlign w:val="center"/>
          </w:tcPr>
          <w:p w14:paraId="260E129C" w14:textId="074D6BE9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</w:t>
            </w:r>
          </w:p>
        </w:tc>
        <w:tc>
          <w:tcPr>
            <w:tcW w:w="1843" w:type="dxa"/>
            <w:vAlign w:val="bottom"/>
          </w:tcPr>
          <w:p w14:paraId="04ECA56B" w14:textId="02825869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0592BCF0" w14:textId="55195DE8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966E61A" w14:textId="7E3ED592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B672DF" w:rsidRPr="00181E5D" w14:paraId="5A0E1B9B" w14:textId="77777777" w:rsidTr="005D6E1F">
        <w:tc>
          <w:tcPr>
            <w:tcW w:w="1129" w:type="dxa"/>
            <w:vAlign w:val="center"/>
          </w:tcPr>
          <w:p w14:paraId="1F8FE493" w14:textId="15C91EBF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0</w:t>
            </w:r>
          </w:p>
        </w:tc>
        <w:tc>
          <w:tcPr>
            <w:tcW w:w="1843" w:type="dxa"/>
            <w:vAlign w:val="center"/>
          </w:tcPr>
          <w:p w14:paraId="6E40AB93" w14:textId="40316FA2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</w:t>
            </w:r>
          </w:p>
        </w:tc>
        <w:tc>
          <w:tcPr>
            <w:tcW w:w="1843" w:type="dxa"/>
            <w:vAlign w:val="bottom"/>
          </w:tcPr>
          <w:p w14:paraId="42030DE1" w14:textId="5D866E36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0A3844BD" w14:textId="424651DC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BB1AB87" w14:textId="29E30FFF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B672DF" w:rsidRPr="00181E5D" w14:paraId="61E22623" w14:textId="77777777" w:rsidTr="005D6E1F">
        <w:tc>
          <w:tcPr>
            <w:tcW w:w="1129" w:type="dxa"/>
            <w:vAlign w:val="center"/>
          </w:tcPr>
          <w:p w14:paraId="2CBD3419" w14:textId="4F1B76A1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1</w:t>
            </w:r>
          </w:p>
        </w:tc>
        <w:tc>
          <w:tcPr>
            <w:tcW w:w="1843" w:type="dxa"/>
            <w:vAlign w:val="center"/>
          </w:tcPr>
          <w:p w14:paraId="71845C40" w14:textId="43947736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7DD3F3CA" w14:textId="093F050F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473C85FE" w14:textId="06122658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77ED339E" w14:textId="4C632B2C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B672DF" w:rsidRPr="00181E5D" w14:paraId="5EB0A065" w14:textId="77777777" w:rsidTr="005D6E1F">
        <w:tc>
          <w:tcPr>
            <w:tcW w:w="1129" w:type="dxa"/>
            <w:vAlign w:val="center"/>
          </w:tcPr>
          <w:p w14:paraId="1CB91067" w14:textId="3B3C36AC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2</w:t>
            </w:r>
          </w:p>
        </w:tc>
        <w:tc>
          <w:tcPr>
            <w:tcW w:w="1843" w:type="dxa"/>
            <w:vAlign w:val="center"/>
          </w:tcPr>
          <w:p w14:paraId="02B6EEED" w14:textId="31AE38E5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5</w:t>
            </w:r>
          </w:p>
        </w:tc>
        <w:tc>
          <w:tcPr>
            <w:tcW w:w="1843" w:type="dxa"/>
            <w:vAlign w:val="bottom"/>
          </w:tcPr>
          <w:p w14:paraId="3EF8B3B8" w14:textId="51B1C918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90</w:t>
            </w:r>
          </w:p>
        </w:tc>
        <w:tc>
          <w:tcPr>
            <w:tcW w:w="1559" w:type="dxa"/>
            <w:vAlign w:val="center"/>
          </w:tcPr>
          <w:p w14:paraId="66136778" w14:textId="05D98E8F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11755E55" w14:textId="77C61F5D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B672DF" w:rsidRPr="00181E5D" w14:paraId="69A1941A" w14:textId="77777777" w:rsidTr="005D6E1F">
        <w:tc>
          <w:tcPr>
            <w:tcW w:w="1129" w:type="dxa"/>
            <w:vAlign w:val="center"/>
          </w:tcPr>
          <w:p w14:paraId="6D7AA6D0" w14:textId="15C1B580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3</w:t>
            </w:r>
          </w:p>
        </w:tc>
        <w:tc>
          <w:tcPr>
            <w:tcW w:w="1843" w:type="dxa"/>
            <w:vAlign w:val="center"/>
          </w:tcPr>
          <w:p w14:paraId="155E5C52" w14:textId="03C980B6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5</w:t>
            </w:r>
          </w:p>
        </w:tc>
        <w:tc>
          <w:tcPr>
            <w:tcW w:w="1843" w:type="dxa"/>
            <w:vAlign w:val="bottom"/>
          </w:tcPr>
          <w:p w14:paraId="600878D9" w14:textId="2C7C83D9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70</w:t>
            </w:r>
          </w:p>
        </w:tc>
        <w:tc>
          <w:tcPr>
            <w:tcW w:w="1559" w:type="dxa"/>
            <w:vAlign w:val="center"/>
          </w:tcPr>
          <w:p w14:paraId="40110C7A" w14:textId="06702DD9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69187085" w14:textId="2078EC6C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B672DF" w:rsidRPr="00181E5D" w14:paraId="790487CA" w14:textId="77777777" w:rsidTr="005D6E1F">
        <w:tc>
          <w:tcPr>
            <w:tcW w:w="1129" w:type="dxa"/>
            <w:vAlign w:val="center"/>
          </w:tcPr>
          <w:p w14:paraId="26D39CD2" w14:textId="79F68BF6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4</w:t>
            </w:r>
          </w:p>
        </w:tc>
        <w:tc>
          <w:tcPr>
            <w:tcW w:w="1843" w:type="dxa"/>
            <w:vAlign w:val="center"/>
          </w:tcPr>
          <w:p w14:paraId="1F33EFBF" w14:textId="645B7F96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40</w:t>
            </w:r>
          </w:p>
        </w:tc>
        <w:tc>
          <w:tcPr>
            <w:tcW w:w="1843" w:type="dxa"/>
            <w:vAlign w:val="bottom"/>
          </w:tcPr>
          <w:p w14:paraId="2681227E" w14:textId="3FDAE569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431506C7" w14:textId="642A837F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18B1D351" w14:textId="771F56A9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B672DF" w:rsidRPr="00181E5D" w14:paraId="1FE5BF84" w14:textId="77777777" w:rsidTr="005D6E1F">
        <w:tc>
          <w:tcPr>
            <w:tcW w:w="1129" w:type="dxa"/>
            <w:vAlign w:val="center"/>
          </w:tcPr>
          <w:p w14:paraId="28D66D71" w14:textId="74975C5A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5</w:t>
            </w:r>
          </w:p>
        </w:tc>
        <w:tc>
          <w:tcPr>
            <w:tcW w:w="1843" w:type="dxa"/>
            <w:vAlign w:val="center"/>
          </w:tcPr>
          <w:p w14:paraId="45314531" w14:textId="253A838C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0E384B09" w14:textId="4B9FD538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20A350C5" w14:textId="7E61F6E1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345E4765" w14:textId="21C7B51C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B672DF" w:rsidRPr="00181E5D" w14:paraId="6D33849B" w14:textId="77777777" w:rsidTr="005D6E1F">
        <w:tc>
          <w:tcPr>
            <w:tcW w:w="1129" w:type="dxa"/>
            <w:vAlign w:val="center"/>
          </w:tcPr>
          <w:p w14:paraId="62498A6E" w14:textId="15878389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6</w:t>
            </w:r>
          </w:p>
        </w:tc>
        <w:tc>
          <w:tcPr>
            <w:tcW w:w="1843" w:type="dxa"/>
            <w:vAlign w:val="center"/>
          </w:tcPr>
          <w:p w14:paraId="3A50885C" w14:textId="50D55478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3E8C0890" w14:textId="4DC3AAA5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0</w:t>
            </w:r>
          </w:p>
        </w:tc>
        <w:tc>
          <w:tcPr>
            <w:tcW w:w="1559" w:type="dxa"/>
            <w:vAlign w:val="center"/>
          </w:tcPr>
          <w:p w14:paraId="1D315FAB" w14:textId="481E35B1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0A2FF76B" w14:textId="55E5FB1E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B672DF" w:rsidRPr="00181E5D" w14:paraId="39042315" w14:textId="77777777" w:rsidTr="005D6E1F">
        <w:tc>
          <w:tcPr>
            <w:tcW w:w="1129" w:type="dxa"/>
            <w:vAlign w:val="center"/>
          </w:tcPr>
          <w:p w14:paraId="2D8A222B" w14:textId="3E800F89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7</w:t>
            </w:r>
          </w:p>
        </w:tc>
        <w:tc>
          <w:tcPr>
            <w:tcW w:w="1843" w:type="dxa"/>
            <w:vAlign w:val="center"/>
          </w:tcPr>
          <w:p w14:paraId="274DA4DD" w14:textId="23166BCB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68BA7292" w14:textId="66766BF5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</w:t>
            </w:r>
          </w:p>
        </w:tc>
        <w:tc>
          <w:tcPr>
            <w:tcW w:w="1559" w:type="dxa"/>
            <w:vAlign w:val="center"/>
          </w:tcPr>
          <w:p w14:paraId="53CA4565" w14:textId="46646C3C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11D52549" w14:textId="2EE62B87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B672DF" w:rsidRPr="00181E5D" w14:paraId="04442AEF" w14:textId="77777777" w:rsidTr="005D6E1F">
        <w:tc>
          <w:tcPr>
            <w:tcW w:w="1129" w:type="dxa"/>
            <w:vAlign w:val="center"/>
          </w:tcPr>
          <w:p w14:paraId="761C3172" w14:textId="35652DFB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8</w:t>
            </w:r>
          </w:p>
        </w:tc>
        <w:tc>
          <w:tcPr>
            <w:tcW w:w="1843" w:type="dxa"/>
            <w:vAlign w:val="center"/>
          </w:tcPr>
          <w:p w14:paraId="32A1D295" w14:textId="2E320950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</w:t>
            </w:r>
          </w:p>
        </w:tc>
        <w:tc>
          <w:tcPr>
            <w:tcW w:w="1843" w:type="dxa"/>
            <w:vAlign w:val="bottom"/>
          </w:tcPr>
          <w:p w14:paraId="051874D3" w14:textId="6818850C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</w:t>
            </w:r>
          </w:p>
        </w:tc>
        <w:tc>
          <w:tcPr>
            <w:tcW w:w="1559" w:type="dxa"/>
            <w:vAlign w:val="center"/>
          </w:tcPr>
          <w:p w14:paraId="16467C33" w14:textId="361943D2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9177730" w14:textId="387CAA5C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B672DF" w:rsidRPr="00181E5D" w14:paraId="28069B15" w14:textId="77777777" w:rsidTr="005D6E1F">
        <w:tc>
          <w:tcPr>
            <w:tcW w:w="1129" w:type="dxa"/>
            <w:vAlign w:val="center"/>
          </w:tcPr>
          <w:p w14:paraId="4B7A9FB9" w14:textId="42616386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9</w:t>
            </w:r>
          </w:p>
        </w:tc>
        <w:tc>
          <w:tcPr>
            <w:tcW w:w="1843" w:type="dxa"/>
            <w:vAlign w:val="center"/>
          </w:tcPr>
          <w:p w14:paraId="3A4E5047" w14:textId="509C0F3D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696A85FD" w14:textId="0FB4FE8B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0</w:t>
            </w:r>
          </w:p>
        </w:tc>
        <w:tc>
          <w:tcPr>
            <w:tcW w:w="1559" w:type="dxa"/>
            <w:vAlign w:val="center"/>
          </w:tcPr>
          <w:p w14:paraId="36A31EB7" w14:textId="01E64B69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2ADE2A39" w14:textId="245668A3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B672DF" w:rsidRPr="00181E5D" w14:paraId="1F341CA2" w14:textId="77777777" w:rsidTr="005D6E1F">
        <w:tc>
          <w:tcPr>
            <w:tcW w:w="1129" w:type="dxa"/>
            <w:vAlign w:val="center"/>
          </w:tcPr>
          <w:p w14:paraId="2DAEEDD7" w14:textId="52AA25A2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80</w:t>
            </w:r>
          </w:p>
        </w:tc>
        <w:tc>
          <w:tcPr>
            <w:tcW w:w="1843" w:type="dxa"/>
            <w:vAlign w:val="center"/>
          </w:tcPr>
          <w:p w14:paraId="2AE72DA5" w14:textId="0E017473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00</w:t>
            </w:r>
          </w:p>
        </w:tc>
        <w:tc>
          <w:tcPr>
            <w:tcW w:w="1843" w:type="dxa"/>
            <w:vAlign w:val="bottom"/>
          </w:tcPr>
          <w:p w14:paraId="01CED2EF" w14:textId="2D95E487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00</w:t>
            </w:r>
          </w:p>
        </w:tc>
        <w:tc>
          <w:tcPr>
            <w:tcW w:w="1559" w:type="dxa"/>
            <w:vAlign w:val="center"/>
          </w:tcPr>
          <w:p w14:paraId="767ED2F1" w14:textId="0418CEB0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7A6F69A0" w14:textId="0D2866DC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B672DF" w:rsidRPr="00181E5D" w14:paraId="78C3BF7F" w14:textId="77777777" w:rsidTr="005D6E1F">
        <w:tc>
          <w:tcPr>
            <w:tcW w:w="1129" w:type="dxa"/>
            <w:vAlign w:val="center"/>
          </w:tcPr>
          <w:p w14:paraId="18C62499" w14:textId="0E9DAEFA" w:rsidR="00B672DF" w:rsidRPr="00181E5D" w:rsidRDefault="00B672DF" w:rsidP="00B672D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81</w:t>
            </w:r>
          </w:p>
        </w:tc>
        <w:tc>
          <w:tcPr>
            <w:tcW w:w="1843" w:type="dxa"/>
            <w:vAlign w:val="center"/>
          </w:tcPr>
          <w:p w14:paraId="0476B908" w14:textId="68DD18B8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43" w:type="dxa"/>
            <w:vAlign w:val="bottom"/>
          </w:tcPr>
          <w:p w14:paraId="59A52B44" w14:textId="44CAB733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59" w:type="dxa"/>
            <w:vAlign w:val="center"/>
          </w:tcPr>
          <w:p w14:paraId="3079B4DC" w14:textId="6975843D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418" w:type="dxa"/>
            <w:vAlign w:val="center"/>
          </w:tcPr>
          <w:p w14:paraId="481C17A4" w14:textId="183495CB" w:rsidR="00B672DF" w:rsidRPr="00181E5D" w:rsidRDefault="00B672DF" w:rsidP="00B672DF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</w:tbl>
    <w:p w14:paraId="0EE7BE32" w14:textId="27630CCD" w:rsidR="00A756CD" w:rsidRPr="00181E5D" w:rsidRDefault="00A756CD" w:rsidP="00A756CD">
      <w:pPr>
        <w:spacing w:line="480" w:lineRule="auto"/>
        <w:rPr>
          <w:rFonts w:cs="Times New Roman"/>
        </w:rPr>
      </w:pPr>
      <w:r w:rsidRPr="00181E5D">
        <w:rPr>
          <w:rFonts w:cs="Times New Roman"/>
        </w:rPr>
        <w:t>Abbreviations:</w:t>
      </w:r>
      <w:r w:rsidR="00B14B23" w:rsidRPr="00181E5D">
        <w:rPr>
          <w:rFonts w:cs="Times New Roman"/>
        </w:rPr>
        <w:t xml:space="preserve"> </w:t>
      </w:r>
      <w:r w:rsidRPr="00181E5D">
        <w:rPr>
          <w:rFonts w:cs="Times New Roman"/>
        </w:rPr>
        <w:t xml:space="preserve">PD-L1 – programmed death ligand; TPS </w:t>
      </w:r>
      <w:r w:rsidR="00962067" w:rsidRPr="00181E5D">
        <w:rPr>
          <w:rFonts w:cs="Times New Roman"/>
        </w:rPr>
        <w:t>–</w:t>
      </w:r>
      <w:r w:rsidRPr="00181E5D">
        <w:rPr>
          <w:rFonts w:cs="Times New Roman"/>
        </w:rPr>
        <w:t xml:space="preserve"> tumor proportion score </w:t>
      </w:r>
    </w:p>
    <w:p w14:paraId="22BEE378" w14:textId="762AEC7A" w:rsidR="00694010" w:rsidRDefault="00694010" w:rsidP="00A756CD">
      <w:pPr>
        <w:spacing w:line="480" w:lineRule="auto"/>
        <w:rPr>
          <w:rFonts w:cs="Times New Roman"/>
        </w:rPr>
      </w:pPr>
    </w:p>
    <w:p w14:paraId="67BF002D" w14:textId="2576A1EE" w:rsidR="00181E5D" w:rsidRDefault="00181E5D" w:rsidP="00A756CD">
      <w:pPr>
        <w:spacing w:line="480" w:lineRule="auto"/>
        <w:rPr>
          <w:rFonts w:cs="Times New Roman"/>
        </w:rPr>
      </w:pPr>
    </w:p>
    <w:p w14:paraId="532EEA4C" w14:textId="49DF4059" w:rsidR="00181E5D" w:rsidRDefault="00181E5D" w:rsidP="00A756CD">
      <w:pPr>
        <w:spacing w:line="480" w:lineRule="auto"/>
        <w:rPr>
          <w:rFonts w:cs="Times New Roman"/>
        </w:rPr>
      </w:pPr>
    </w:p>
    <w:p w14:paraId="6B78334B" w14:textId="2514FB77" w:rsidR="00A756CD" w:rsidRPr="00181E5D" w:rsidRDefault="00DE26FF" w:rsidP="00A756CD">
      <w:pPr>
        <w:spacing w:line="480" w:lineRule="auto"/>
        <w:rPr>
          <w:b/>
          <w:bCs/>
          <w:sz w:val="24"/>
          <w:szCs w:val="24"/>
        </w:rPr>
      </w:pPr>
      <w:r w:rsidRPr="00181E5D">
        <w:rPr>
          <w:b/>
          <w:bCs/>
          <w:sz w:val="24"/>
          <w:szCs w:val="24"/>
        </w:rPr>
        <w:lastRenderedPageBreak/>
        <w:t xml:space="preserve">Supplemental </w:t>
      </w:r>
      <w:r w:rsidR="00620031" w:rsidRPr="00181E5D">
        <w:rPr>
          <w:b/>
          <w:bCs/>
          <w:sz w:val="24"/>
          <w:szCs w:val="24"/>
        </w:rPr>
        <w:t>T</w:t>
      </w:r>
      <w:r w:rsidRPr="00181E5D">
        <w:rPr>
          <w:b/>
          <w:bCs/>
          <w:sz w:val="24"/>
          <w:szCs w:val="24"/>
        </w:rPr>
        <w:t>able 2 – Compari</w:t>
      </w:r>
      <w:r w:rsidR="005A1540" w:rsidRPr="00181E5D">
        <w:rPr>
          <w:b/>
          <w:bCs/>
          <w:sz w:val="24"/>
          <w:szCs w:val="24"/>
        </w:rPr>
        <w:t xml:space="preserve">son of </w:t>
      </w:r>
      <w:r w:rsidRPr="00181E5D">
        <w:rPr>
          <w:b/>
          <w:bCs/>
          <w:sz w:val="24"/>
          <w:szCs w:val="24"/>
        </w:rPr>
        <w:t>continuous PD-L1 tumor proportion score</w:t>
      </w:r>
      <w:r w:rsidR="005A1540" w:rsidRPr="00181E5D">
        <w:rPr>
          <w:b/>
          <w:bCs/>
          <w:sz w:val="24"/>
          <w:szCs w:val="24"/>
        </w:rPr>
        <w:t>s</w:t>
      </w:r>
      <w:r w:rsidR="00862F6F" w:rsidRPr="00181E5D">
        <w:rPr>
          <w:b/>
          <w:bCs/>
          <w:sz w:val="24"/>
          <w:szCs w:val="24"/>
        </w:rPr>
        <w:t xml:space="preserve"> </w:t>
      </w:r>
      <w:r w:rsidR="00694010" w:rsidRPr="00181E5D">
        <w:rPr>
          <w:b/>
          <w:bCs/>
          <w:sz w:val="24"/>
          <w:szCs w:val="24"/>
        </w:rPr>
        <w:t xml:space="preserve">with </w:t>
      </w:r>
      <w:proofErr w:type="gramStart"/>
      <w:r w:rsidR="00694010" w:rsidRPr="00181E5D">
        <w:rPr>
          <w:b/>
          <w:bCs/>
          <w:sz w:val="24"/>
          <w:szCs w:val="24"/>
        </w:rPr>
        <w:t>cell block</w:t>
      </w:r>
      <w:proofErr w:type="gramEnd"/>
      <w:r w:rsidR="00694010" w:rsidRPr="00181E5D">
        <w:rPr>
          <w:b/>
          <w:bCs/>
          <w:sz w:val="24"/>
          <w:szCs w:val="24"/>
        </w:rPr>
        <w:t xml:space="preserve"> cellularity groups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2337"/>
        <w:gridCol w:w="1168"/>
        <w:gridCol w:w="1169"/>
        <w:gridCol w:w="1169"/>
        <w:gridCol w:w="1169"/>
        <w:gridCol w:w="1169"/>
        <w:gridCol w:w="1169"/>
      </w:tblGrid>
      <w:tr w:rsidR="00694010" w14:paraId="2A12D6BC" w14:textId="77777777" w:rsidTr="00694010">
        <w:tc>
          <w:tcPr>
            <w:tcW w:w="2337" w:type="dxa"/>
          </w:tcPr>
          <w:p w14:paraId="62E4A74D" w14:textId="5C1C9C4E" w:rsidR="00694010" w:rsidRDefault="00692AB0" w:rsidP="00692AB0">
            <w:pPr>
              <w:rPr>
                <w:b/>
                <w:bCs/>
              </w:rPr>
            </w:pPr>
            <w:r w:rsidRPr="00692AB0">
              <w:rPr>
                <w:b/>
                <w:bCs/>
              </w:rPr>
              <w:t>Cellularity</w:t>
            </w:r>
          </w:p>
        </w:tc>
        <w:tc>
          <w:tcPr>
            <w:tcW w:w="2337" w:type="dxa"/>
            <w:gridSpan w:val="2"/>
            <w:vAlign w:val="center"/>
          </w:tcPr>
          <w:p w14:paraId="78F320F1" w14:textId="30306D64" w:rsidR="00694010" w:rsidRPr="00694010" w:rsidRDefault="00694010" w:rsidP="00692AB0">
            <w:pPr>
              <w:jc w:val="center"/>
              <w:rPr>
                <w:b/>
                <w:bCs/>
              </w:rPr>
            </w:pPr>
            <w:r w:rsidRPr="00694010">
              <w:rPr>
                <w:b/>
                <w:bCs/>
              </w:rPr>
              <w:t xml:space="preserve">&lt; 200 </w:t>
            </w:r>
          </w:p>
        </w:tc>
        <w:tc>
          <w:tcPr>
            <w:tcW w:w="2338" w:type="dxa"/>
            <w:gridSpan w:val="2"/>
            <w:vAlign w:val="center"/>
          </w:tcPr>
          <w:p w14:paraId="2243B3F1" w14:textId="4CE16188" w:rsidR="00694010" w:rsidRPr="00694010" w:rsidRDefault="00694010" w:rsidP="00692AB0">
            <w:pPr>
              <w:jc w:val="center"/>
              <w:rPr>
                <w:b/>
                <w:bCs/>
              </w:rPr>
            </w:pPr>
            <w:r w:rsidRPr="00694010">
              <w:rPr>
                <w:b/>
                <w:bCs/>
              </w:rPr>
              <w:t xml:space="preserve">200-500 </w:t>
            </w:r>
          </w:p>
        </w:tc>
        <w:tc>
          <w:tcPr>
            <w:tcW w:w="2338" w:type="dxa"/>
            <w:gridSpan w:val="2"/>
            <w:vAlign w:val="center"/>
          </w:tcPr>
          <w:p w14:paraId="1A5AD7BB" w14:textId="7D676DD4" w:rsidR="00694010" w:rsidRPr="00694010" w:rsidRDefault="00694010" w:rsidP="00692AB0">
            <w:pPr>
              <w:jc w:val="center"/>
              <w:rPr>
                <w:b/>
                <w:bCs/>
              </w:rPr>
            </w:pPr>
            <w:r w:rsidRPr="00694010">
              <w:rPr>
                <w:b/>
                <w:bCs/>
              </w:rPr>
              <w:t xml:space="preserve">&gt; 500 </w:t>
            </w:r>
          </w:p>
        </w:tc>
      </w:tr>
      <w:tr w:rsidR="00694010" w14:paraId="1D349FEA" w14:textId="77777777" w:rsidTr="00694010">
        <w:tc>
          <w:tcPr>
            <w:tcW w:w="2337" w:type="dxa"/>
            <w:vAlign w:val="center"/>
          </w:tcPr>
          <w:p w14:paraId="06E6A1D7" w14:textId="3F1C1AB0" w:rsidR="00694010" w:rsidRDefault="00692AB0" w:rsidP="00694010">
            <w:pPr>
              <w:rPr>
                <w:b/>
                <w:bCs/>
              </w:rPr>
            </w:pPr>
            <w:r>
              <w:rPr>
                <w:b/>
                <w:bCs/>
              </w:rPr>
              <w:t>Observer</w:t>
            </w:r>
          </w:p>
        </w:tc>
        <w:tc>
          <w:tcPr>
            <w:tcW w:w="1168" w:type="dxa"/>
            <w:vAlign w:val="center"/>
          </w:tcPr>
          <w:p w14:paraId="58DB612A" w14:textId="758AE29D" w:rsidR="00694010" w:rsidRDefault="005A1540" w:rsidP="005A1540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P-1</w:t>
            </w:r>
          </w:p>
        </w:tc>
        <w:tc>
          <w:tcPr>
            <w:tcW w:w="1169" w:type="dxa"/>
            <w:vAlign w:val="center"/>
          </w:tcPr>
          <w:p w14:paraId="732B5A9A" w14:textId="3641EA58" w:rsidR="00694010" w:rsidRDefault="005A1540" w:rsidP="005A1540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P-2</w:t>
            </w:r>
          </w:p>
        </w:tc>
        <w:tc>
          <w:tcPr>
            <w:tcW w:w="1169" w:type="dxa"/>
            <w:vAlign w:val="center"/>
          </w:tcPr>
          <w:p w14:paraId="613FB7AF" w14:textId="46412463" w:rsidR="00694010" w:rsidRDefault="005A1540" w:rsidP="005A1540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P-1</w:t>
            </w:r>
          </w:p>
        </w:tc>
        <w:tc>
          <w:tcPr>
            <w:tcW w:w="1169" w:type="dxa"/>
            <w:vAlign w:val="center"/>
          </w:tcPr>
          <w:p w14:paraId="6476AA96" w14:textId="12D9B49E" w:rsidR="00694010" w:rsidRDefault="00692AB0" w:rsidP="00692AB0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P-2</w:t>
            </w:r>
          </w:p>
        </w:tc>
        <w:tc>
          <w:tcPr>
            <w:tcW w:w="1169" w:type="dxa"/>
            <w:vAlign w:val="center"/>
          </w:tcPr>
          <w:p w14:paraId="377B198E" w14:textId="04DF63B0" w:rsidR="00694010" w:rsidRDefault="00692AB0" w:rsidP="00692AB0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P-1</w:t>
            </w:r>
          </w:p>
        </w:tc>
        <w:tc>
          <w:tcPr>
            <w:tcW w:w="1169" w:type="dxa"/>
            <w:vAlign w:val="center"/>
          </w:tcPr>
          <w:p w14:paraId="089026FE" w14:textId="234C430C" w:rsidR="00694010" w:rsidRDefault="00692AB0" w:rsidP="00692AB0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P-2</w:t>
            </w:r>
          </w:p>
        </w:tc>
      </w:tr>
      <w:tr w:rsidR="00694010" w14:paraId="7187D04F" w14:textId="77777777" w:rsidTr="00694010">
        <w:tc>
          <w:tcPr>
            <w:tcW w:w="2337" w:type="dxa"/>
            <w:vAlign w:val="center"/>
          </w:tcPr>
          <w:p w14:paraId="2FC4ADCF" w14:textId="159B6CDA" w:rsidR="00694010" w:rsidRPr="00692AB0" w:rsidRDefault="00692AB0" w:rsidP="00692AB0">
            <w:pPr>
              <w:rPr>
                <w:bCs/>
              </w:rPr>
            </w:pPr>
            <w:r w:rsidRPr="00692AB0">
              <w:rPr>
                <w:bCs/>
              </w:rPr>
              <w:t>C</w:t>
            </w:r>
            <w:r w:rsidR="00694010" w:rsidRPr="00692AB0">
              <w:rPr>
                <w:bCs/>
              </w:rPr>
              <w:t>ases</w:t>
            </w:r>
            <w:r w:rsidRPr="00692AB0">
              <w:rPr>
                <w:bCs/>
              </w:rPr>
              <w:t xml:space="preserve"> (n)</w:t>
            </w:r>
          </w:p>
        </w:tc>
        <w:tc>
          <w:tcPr>
            <w:tcW w:w="1168" w:type="dxa"/>
            <w:vAlign w:val="center"/>
          </w:tcPr>
          <w:p w14:paraId="34309DE2" w14:textId="783DF51A" w:rsidR="00694010" w:rsidRPr="00694010" w:rsidRDefault="00694010" w:rsidP="00694010">
            <w:pPr>
              <w:jc w:val="center"/>
            </w:pPr>
            <w:r>
              <w:t>27</w:t>
            </w:r>
          </w:p>
        </w:tc>
        <w:tc>
          <w:tcPr>
            <w:tcW w:w="1169" w:type="dxa"/>
            <w:vAlign w:val="center"/>
          </w:tcPr>
          <w:p w14:paraId="274CAAED" w14:textId="6293EE39" w:rsidR="00694010" w:rsidRPr="00694010" w:rsidRDefault="00694010" w:rsidP="00694010">
            <w:pPr>
              <w:jc w:val="center"/>
            </w:pPr>
            <w:r>
              <w:t>28</w:t>
            </w:r>
          </w:p>
        </w:tc>
        <w:tc>
          <w:tcPr>
            <w:tcW w:w="1169" w:type="dxa"/>
            <w:vAlign w:val="center"/>
          </w:tcPr>
          <w:p w14:paraId="444AA9B0" w14:textId="4DF6FA64" w:rsidR="00694010" w:rsidRPr="00694010" w:rsidRDefault="00694010" w:rsidP="00694010">
            <w:pPr>
              <w:jc w:val="center"/>
            </w:pPr>
            <w:r>
              <w:t>25</w:t>
            </w:r>
          </w:p>
        </w:tc>
        <w:tc>
          <w:tcPr>
            <w:tcW w:w="1169" w:type="dxa"/>
            <w:vAlign w:val="center"/>
          </w:tcPr>
          <w:p w14:paraId="43461FF0" w14:textId="2C9AE6D3" w:rsidR="00694010" w:rsidRPr="00694010" w:rsidRDefault="00694010" w:rsidP="00694010">
            <w:pPr>
              <w:jc w:val="center"/>
            </w:pPr>
            <w:r>
              <w:t>32</w:t>
            </w:r>
          </w:p>
        </w:tc>
        <w:tc>
          <w:tcPr>
            <w:tcW w:w="1169" w:type="dxa"/>
            <w:vAlign w:val="center"/>
          </w:tcPr>
          <w:p w14:paraId="7AEC7F07" w14:textId="0DC375A0" w:rsidR="00694010" w:rsidRPr="00694010" w:rsidRDefault="00694010" w:rsidP="00694010">
            <w:pPr>
              <w:jc w:val="center"/>
            </w:pPr>
            <w:r>
              <w:t>29</w:t>
            </w:r>
          </w:p>
        </w:tc>
        <w:tc>
          <w:tcPr>
            <w:tcW w:w="1169" w:type="dxa"/>
            <w:vAlign w:val="center"/>
          </w:tcPr>
          <w:p w14:paraId="74440BDB" w14:textId="4E86EC6E" w:rsidR="00694010" w:rsidRPr="00694010" w:rsidRDefault="00694010" w:rsidP="00694010">
            <w:pPr>
              <w:jc w:val="center"/>
            </w:pPr>
            <w:r>
              <w:t>21</w:t>
            </w:r>
          </w:p>
        </w:tc>
      </w:tr>
      <w:tr w:rsidR="00694010" w14:paraId="23323BF1" w14:textId="77777777" w:rsidTr="00694010">
        <w:tc>
          <w:tcPr>
            <w:tcW w:w="2337" w:type="dxa"/>
            <w:vAlign w:val="center"/>
          </w:tcPr>
          <w:p w14:paraId="20DB51B6" w14:textId="36C57B93" w:rsidR="00694010" w:rsidRPr="00692AB0" w:rsidRDefault="00694010" w:rsidP="00694010">
            <w:pPr>
              <w:rPr>
                <w:bCs/>
              </w:rPr>
            </w:pPr>
            <w:r w:rsidRPr="00692AB0">
              <w:rPr>
                <w:bCs/>
              </w:rPr>
              <w:t xml:space="preserve">Intraclass </w:t>
            </w:r>
            <w:r w:rsidR="00692AB0" w:rsidRPr="00692AB0">
              <w:rPr>
                <w:bCs/>
              </w:rPr>
              <w:t xml:space="preserve">correlation </w:t>
            </w:r>
            <w:r w:rsidRPr="00692AB0">
              <w:rPr>
                <w:bCs/>
              </w:rPr>
              <w:t>coefficient</w:t>
            </w:r>
          </w:p>
          <w:p w14:paraId="01E44518" w14:textId="2D4C9703" w:rsidR="00694010" w:rsidRPr="00692AB0" w:rsidRDefault="00694010" w:rsidP="00692AB0">
            <w:pPr>
              <w:rPr>
                <w:bCs/>
              </w:rPr>
            </w:pPr>
            <w:r w:rsidRPr="00692AB0">
              <w:rPr>
                <w:bCs/>
              </w:rPr>
              <w:t xml:space="preserve">(95% </w:t>
            </w:r>
            <w:r w:rsidR="00692AB0">
              <w:rPr>
                <w:bCs/>
              </w:rPr>
              <w:t>CI</w:t>
            </w:r>
            <w:r w:rsidRPr="00692AB0">
              <w:rPr>
                <w:bCs/>
              </w:rPr>
              <w:t>)</w:t>
            </w:r>
          </w:p>
        </w:tc>
        <w:tc>
          <w:tcPr>
            <w:tcW w:w="1168" w:type="dxa"/>
            <w:vAlign w:val="center"/>
          </w:tcPr>
          <w:p w14:paraId="11A57BF3" w14:textId="700F62AB" w:rsidR="00694010" w:rsidRPr="00694010" w:rsidRDefault="00694010" w:rsidP="00694010">
            <w:pPr>
              <w:jc w:val="center"/>
            </w:pPr>
            <w:r>
              <w:t>0.73 (0.49, 0.87)</w:t>
            </w:r>
          </w:p>
        </w:tc>
        <w:tc>
          <w:tcPr>
            <w:tcW w:w="1169" w:type="dxa"/>
            <w:vAlign w:val="center"/>
          </w:tcPr>
          <w:p w14:paraId="2D3B5986" w14:textId="41E00A45" w:rsidR="00694010" w:rsidRPr="00694010" w:rsidRDefault="00694010" w:rsidP="00694010">
            <w:pPr>
              <w:jc w:val="center"/>
            </w:pPr>
            <w:r>
              <w:t>0.54 (0.22, 0.76)</w:t>
            </w:r>
          </w:p>
        </w:tc>
        <w:tc>
          <w:tcPr>
            <w:tcW w:w="1169" w:type="dxa"/>
            <w:vAlign w:val="center"/>
          </w:tcPr>
          <w:p w14:paraId="2F75219F" w14:textId="0B972846" w:rsidR="00694010" w:rsidRPr="00694010" w:rsidRDefault="00694010" w:rsidP="00694010">
            <w:pPr>
              <w:jc w:val="center"/>
            </w:pPr>
            <w:r>
              <w:t>0.77 (0.55, 0.89)</w:t>
            </w:r>
          </w:p>
        </w:tc>
        <w:tc>
          <w:tcPr>
            <w:tcW w:w="1169" w:type="dxa"/>
            <w:vAlign w:val="center"/>
          </w:tcPr>
          <w:p w14:paraId="5441D4BF" w14:textId="77777777" w:rsidR="00694010" w:rsidRDefault="00694010" w:rsidP="00694010">
            <w:pPr>
              <w:jc w:val="center"/>
            </w:pPr>
            <w:r>
              <w:t>0.90</w:t>
            </w:r>
          </w:p>
          <w:p w14:paraId="58E63F2D" w14:textId="64177F6C" w:rsidR="00694010" w:rsidRPr="00694010" w:rsidRDefault="00694010" w:rsidP="00694010">
            <w:pPr>
              <w:jc w:val="center"/>
            </w:pPr>
            <w:r>
              <w:t>(0.81, 0.95)</w:t>
            </w:r>
          </w:p>
        </w:tc>
        <w:tc>
          <w:tcPr>
            <w:tcW w:w="1169" w:type="dxa"/>
            <w:vAlign w:val="center"/>
          </w:tcPr>
          <w:p w14:paraId="137427B4" w14:textId="2244CB6A" w:rsidR="00694010" w:rsidRPr="00694010" w:rsidRDefault="00383687" w:rsidP="00694010">
            <w:pPr>
              <w:jc w:val="center"/>
            </w:pPr>
            <w:r>
              <w:t>0.95 (0.89, 0.97)</w:t>
            </w:r>
          </w:p>
        </w:tc>
        <w:tc>
          <w:tcPr>
            <w:tcW w:w="1169" w:type="dxa"/>
            <w:vAlign w:val="center"/>
          </w:tcPr>
          <w:p w14:paraId="1412757F" w14:textId="524A922A" w:rsidR="00694010" w:rsidRPr="00694010" w:rsidRDefault="00383687" w:rsidP="00694010">
            <w:pPr>
              <w:jc w:val="center"/>
            </w:pPr>
            <w:r>
              <w:t>0.98 (0.95, 0.99)</w:t>
            </w:r>
          </w:p>
        </w:tc>
      </w:tr>
      <w:tr w:rsidR="00694010" w14:paraId="0E2FDD7B" w14:textId="77777777" w:rsidTr="00694010">
        <w:tc>
          <w:tcPr>
            <w:tcW w:w="2337" w:type="dxa"/>
            <w:vAlign w:val="center"/>
          </w:tcPr>
          <w:p w14:paraId="5F15BEE5" w14:textId="35E5069C" w:rsidR="00694010" w:rsidRPr="00692AB0" w:rsidRDefault="00694010" w:rsidP="00694010">
            <w:pPr>
              <w:rPr>
                <w:bCs/>
              </w:rPr>
            </w:pPr>
            <w:r w:rsidRPr="00692AB0">
              <w:rPr>
                <w:bCs/>
              </w:rPr>
              <w:t>Pearson correlation</w:t>
            </w:r>
          </w:p>
        </w:tc>
        <w:tc>
          <w:tcPr>
            <w:tcW w:w="1168" w:type="dxa"/>
            <w:vAlign w:val="center"/>
          </w:tcPr>
          <w:p w14:paraId="03785F62" w14:textId="2F23A15B" w:rsidR="00694010" w:rsidRPr="00694010" w:rsidRDefault="00383687" w:rsidP="00694010">
            <w:pPr>
              <w:jc w:val="center"/>
            </w:pPr>
            <w:r>
              <w:t>0.73</w:t>
            </w:r>
          </w:p>
        </w:tc>
        <w:tc>
          <w:tcPr>
            <w:tcW w:w="1169" w:type="dxa"/>
            <w:vAlign w:val="center"/>
          </w:tcPr>
          <w:p w14:paraId="60494D5A" w14:textId="03E3E977" w:rsidR="00694010" w:rsidRPr="00694010" w:rsidRDefault="00383687" w:rsidP="00694010">
            <w:pPr>
              <w:jc w:val="center"/>
            </w:pPr>
            <w:r>
              <w:t>0.56</w:t>
            </w:r>
          </w:p>
        </w:tc>
        <w:tc>
          <w:tcPr>
            <w:tcW w:w="1169" w:type="dxa"/>
            <w:vAlign w:val="center"/>
          </w:tcPr>
          <w:p w14:paraId="387A317A" w14:textId="19A3DB96" w:rsidR="00694010" w:rsidRPr="00694010" w:rsidRDefault="00383687" w:rsidP="00694010">
            <w:pPr>
              <w:jc w:val="center"/>
            </w:pPr>
            <w:r>
              <w:t>0.77</w:t>
            </w:r>
          </w:p>
        </w:tc>
        <w:tc>
          <w:tcPr>
            <w:tcW w:w="1169" w:type="dxa"/>
            <w:vAlign w:val="center"/>
          </w:tcPr>
          <w:p w14:paraId="772960B1" w14:textId="131943F3" w:rsidR="00694010" w:rsidRPr="00694010" w:rsidRDefault="00383687" w:rsidP="00694010">
            <w:pPr>
              <w:jc w:val="center"/>
            </w:pPr>
            <w:r>
              <w:t>0.90</w:t>
            </w:r>
          </w:p>
        </w:tc>
        <w:tc>
          <w:tcPr>
            <w:tcW w:w="1169" w:type="dxa"/>
            <w:vAlign w:val="center"/>
          </w:tcPr>
          <w:p w14:paraId="144337E7" w14:textId="001B33E9" w:rsidR="00694010" w:rsidRPr="00694010" w:rsidRDefault="00383687" w:rsidP="00694010">
            <w:pPr>
              <w:jc w:val="center"/>
            </w:pPr>
            <w:r>
              <w:t>0.95</w:t>
            </w:r>
          </w:p>
        </w:tc>
        <w:tc>
          <w:tcPr>
            <w:tcW w:w="1169" w:type="dxa"/>
            <w:vAlign w:val="center"/>
          </w:tcPr>
          <w:p w14:paraId="096F4ED4" w14:textId="21A1F31B" w:rsidR="00694010" w:rsidRPr="00694010" w:rsidRDefault="00383687" w:rsidP="00694010">
            <w:pPr>
              <w:jc w:val="center"/>
            </w:pPr>
            <w:r>
              <w:t>0.98</w:t>
            </w:r>
          </w:p>
        </w:tc>
      </w:tr>
      <w:tr w:rsidR="00694010" w14:paraId="12F71701" w14:textId="77777777" w:rsidTr="00694010">
        <w:tc>
          <w:tcPr>
            <w:tcW w:w="2337" w:type="dxa"/>
            <w:vAlign w:val="center"/>
          </w:tcPr>
          <w:p w14:paraId="78818683" w14:textId="39148C0E" w:rsidR="00694010" w:rsidRPr="00692AB0" w:rsidRDefault="00694010" w:rsidP="00694010">
            <w:pPr>
              <w:rPr>
                <w:bCs/>
              </w:rPr>
            </w:pPr>
            <w:r w:rsidRPr="00692AB0">
              <w:rPr>
                <w:bCs/>
              </w:rPr>
              <w:t>Kappa squared weights</w:t>
            </w:r>
          </w:p>
        </w:tc>
        <w:tc>
          <w:tcPr>
            <w:tcW w:w="1168" w:type="dxa"/>
            <w:vAlign w:val="center"/>
          </w:tcPr>
          <w:p w14:paraId="6B061CDB" w14:textId="1917D3AD" w:rsidR="00694010" w:rsidRPr="00694010" w:rsidRDefault="00383687" w:rsidP="00694010">
            <w:pPr>
              <w:jc w:val="center"/>
            </w:pPr>
            <w:r>
              <w:t>0.67</w:t>
            </w:r>
          </w:p>
        </w:tc>
        <w:tc>
          <w:tcPr>
            <w:tcW w:w="1169" w:type="dxa"/>
            <w:vAlign w:val="center"/>
          </w:tcPr>
          <w:p w14:paraId="1C1253B1" w14:textId="0E94F904" w:rsidR="00694010" w:rsidRPr="00694010" w:rsidRDefault="00383687" w:rsidP="00694010">
            <w:pPr>
              <w:jc w:val="center"/>
            </w:pPr>
            <w:r>
              <w:t>0.46</w:t>
            </w:r>
          </w:p>
        </w:tc>
        <w:tc>
          <w:tcPr>
            <w:tcW w:w="1169" w:type="dxa"/>
            <w:vAlign w:val="center"/>
          </w:tcPr>
          <w:p w14:paraId="4D9EA378" w14:textId="3380FAFC" w:rsidR="00694010" w:rsidRPr="00694010" w:rsidRDefault="00383687" w:rsidP="00694010">
            <w:pPr>
              <w:jc w:val="center"/>
            </w:pPr>
            <w:r>
              <w:t>0.62</w:t>
            </w:r>
          </w:p>
        </w:tc>
        <w:tc>
          <w:tcPr>
            <w:tcW w:w="1169" w:type="dxa"/>
            <w:vAlign w:val="center"/>
          </w:tcPr>
          <w:p w14:paraId="062169C6" w14:textId="6713D8C1" w:rsidR="00694010" w:rsidRPr="00694010" w:rsidRDefault="00383687" w:rsidP="00694010">
            <w:pPr>
              <w:jc w:val="center"/>
            </w:pPr>
            <w:r>
              <w:t>0.85</w:t>
            </w:r>
          </w:p>
        </w:tc>
        <w:tc>
          <w:tcPr>
            <w:tcW w:w="1169" w:type="dxa"/>
            <w:vAlign w:val="center"/>
          </w:tcPr>
          <w:p w14:paraId="36E90A5E" w14:textId="1588BEC0" w:rsidR="00694010" w:rsidRPr="00694010" w:rsidRDefault="00383687" w:rsidP="00694010">
            <w:pPr>
              <w:jc w:val="center"/>
            </w:pPr>
            <w:r>
              <w:t>0.74</w:t>
            </w:r>
          </w:p>
        </w:tc>
        <w:tc>
          <w:tcPr>
            <w:tcW w:w="1169" w:type="dxa"/>
            <w:vAlign w:val="center"/>
          </w:tcPr>
          <w:p w14:paraId="4AE37472" w14:textId="10D1C3C1" w:rsidR="00694010" w:rsidRPr="00694010" w:rsidRDefault="00383687" w:rsidP="00694010">
            <w:pPr>
              <w:jc w:val="center"/>
            </w:pPr>
            <w:r>
              <w:t>0.62</w:t>
            </w:r>
          </w:p>
        </w:tc>
      </w:tr>
    </w:tbl>
    <w:p w14:paraId="2277C3AC" w14:textId="3211A492" w:rsidR="00706A75" w:rsidRPr="00181E5D" w:rsidRDefault="0091097B" w:rsidP="003C5FF8">
      <w:pPr>
        <w:spacing w:line="480" w:lineRule="auto"/>
        <w:rPr>
          <w:b/>
          <w:bCs/>
        </w:rPr>
      </w:pPr>
      <w:r w:rsidRPr="00181E5D">
        <w:t>Abbreviations: PD-L1 – programmed death ligand</w:t>
      </w:r>
      <w:r w:rsidR="005A1540" w:rsidRPr="00181E5D">
        <w:t>, CP – cytopathologist</w:t>
      </w:r>
      <w:r w:rsidR="00692AB0" w:rsidRPr="00181E5D">
        <w:t>, CI – confidence interval</w:t>
      </w:r>
    </w:p>
    <w:p w14:paraId="7D64CAA8" w14:textId="77777777" w:rsidR="008E37FA" w:rsidRDefault="008E37FA" w:rsidP="003C5FF8">
      <w:pPr>
        <w:spacing w:line="480" w:lineRule="auto"/>
        <w:rPr>
          <w:b/>
          <w:bCs/>
        </w:rPr>
      </w:pPr>
    </w:p>
    <w:p w14:paraId="37E94B78" w14:textId="77777777" w:rsidR="008E37FA" w:rsidRDefault="008E37FA" w:rsidP="003C5FF8">
      <w:pPr>
        <w:spacing w:line="480" w:lineRule="auto"/>
        <w:rPr>
          <w:b/>
          <w:bCs/>
        </w:rPr>
      </w:pPr>
    </w:p>
    <w:p w14:paraId="212ECFDA" w14:textId="77777777" w:rsidR="008E37FA" w:rsidRDefault="008E37FA" w:rsidP="003C5FF8">
      <w:pPr>
        <w:spacing w:line="480" w:lineRule="auto"/>
        <w:rPr>
          <w:b/>
          <w:bCs/>
        </w:rPr>
      </w:pPr>
    </w:p>
    <w:p w14:paraId="456E168B" w14:textId="77777777" w:rsidR="008E37FA" w:rsidRDefault="008E37FA" w:rsidP="003C5FF8">
      <w:pPr>
        <w:spacing w:line="480" w:lineRule="auto"/>
        <w:rPr>
          <w:b/>
          <w:bCs/>
        </w:rPr>
      </w:pPr>
    </w:p>
    <w:p w14:paraId="28F9DAE0" w14:textId="77777777" w:rsidR="008E37FA" w:rsidRDefault="008E37FA" w:rsidP="003C5FF8">
      <w:pPr>
        <w:spacing w:line="480" w:lineRule="auto"/>
        <w:rPr>
          <w:b/>
          <w:bCs/>
        </w:rPr>
      </w:pPr>
    </w:p>
    <w:p w14:paraId="22B0A9AB" w14:textId="77777777" w:rsidR="008E37FA" w:rsidRDefault="008E37FA" w:rsidP="003C5FF8">
      <w:pPr>
        <w:spacing w:line="480" w:lineRule="auto"/>
        <w:rPr>
          <w:b/>
          <w:bCs/>
        </w:rPr>
      </w:pPr>
    </w:p>
    <w:p w14:paraId="6CE388D3" w14:textId="77777777" w:rsidR="008E37FA" w:rsidRDefault="008E37FA" w:rsidP="003C5FF8">
      <w:pPr>
        <w:spacing w:line="480" w:lineRule="auto"/>
        <w:rPr>
          <w:b/>
          <w:bCs/>
        </w:rPr>
      </w:pPr>
    </w:p>
    <w:p w14:paraId="0897B755" w14:textId="77777777" w:rsidR="008E37FA" w:rsidRDefault="008E37FA" w:rsidP="003C5FF8">
      <w:pPr>
        <w:spacing w:line="480" w:lineRule="auto"/>
        <w:rPr>
          <w:b/>
          <w:bCs/>
        </w:rPr>
      </w:pPr>
    </w:p>
    <w:p w14:paraId="02C7A408" w14:textId="77777777" w:rsidR="008E37FA" w:rsidRDefault="008E37FA" w:rsidP="003C5FF8">
      <w:pPr>
        <w:spacing w:line="480" w:lineRule="auto"/>
        <w:rPr>
          <w:b/>
          <w:bCs/>
        </w:rPr>
      </w:pPr>
    </w:p>
    <w:p w14:paraId="6B6272D4" w14:textId="77777777" w:rsidR="008E37FA" w:rsidRDefault="008E37FA" w:rsidP="003C5FF8">
      <w:pPr>
        <w:spacing w:line="480" w:lineRule="auto"/>
        <w:rPr>
          <w:b/>
          <w:bCs/>
        </w:rPr>
      </w:pPr>
    </w:p>
    <w:p w14:paraId="2AE43656" w14:textId="77777777" w:rsidR="008E37FA" w:rsidRDefault="008E37FA" w:rsidP="003C5FF8">
      <w:pPr>
        <w:spacing w:line="480" w:lineRule="auto"/>
        <w:rPr>
          <w:b/>
          <w:bCs/>
        </w:rPr>
      </w:pPr>
    </w:p>
    <w:p w14:paraId="38D1A2CF" w14:textId="77777777" w:rsidR="008E37FA" w:rsidRDefault="008E37FA" w:rsidP="003C5FF8">
      <w:pPr>
        <w:spacing w:line="480" w:lineRule="auto"/>
        <w:rPr>
          <w:b/>
          <w:bCs/>
        </w:rPr>
      </w:pPr>
    </w:p>
    <w:p w14:paraId="3CCBE07C" w14:textId="77777777" w:rsidR="008E37FA" w:rsidRDefault="008E37FA" w:rsidP="003C5FF8">
      <w:pPr>
        <w:spacing w:line="480" w:lineRule="auto"/>
        <w:rPr>
          <w:b/>
          <w:bCs/>
        </w:rPr>
      </w:pPr>
    </w:p>
    <w:p w14:paraId="0143C1ED" w14:textId="77777777" w:rsidR="008E37FA" w:rsidRDefault="008E37FA" w:rsidP="003C5FF8">
      <w:pPr>
        <w:spacing w:line="480" w:lineRule="auto"/>
        <w:rPr>
          <w:b/>
          <w:bCs/>
        </w:rPr>
      </w:pPr>
    </w:p>
    <w:p w14:paraId="23A63DED" w14:textId="77777777" w:rsidR="008E37FA" w:rsidRDefault="008E37FA" w:rsidP="003C5FF8">
      <w:pPr>
        <w:spacing w:line="480" w:lineRule="auto"/>
        <w:rPr>
          <w:b/>
          <w:bCs/>
        </w:rPr>
      </w:pPr>
    </w:p>
    <w:p w14:paraId="62AB631E" w14:textId="69E34450" w:rsidR="008E37FA" w:rsidRDefault="008E37FA" w:rsidP="003C5FF8">
      <w:pPr>
        <w:spacing w:line="480" w:lineRule="auto"/>
        <w:rPr>
          <w:b/>
          <w:bCs/>
        </w:rPr>
      </w:pPr>
    </w:p>
    <w:p w14:paraId="4EC091A5" w14:textId="4CA045F3" w:rsidR="00692AB0" w:rsidRDefault="00692AB0" w:rsidP="003C5FF8">
      <w:pPr>
        <w:spacing w:line="480" w:lineRule="auto"/>
        <w:rPr>
          <w:b/>
          <w:bCs/>
        </w:rPr>
      </w:pPr>
    </w:p>
    <w:p w14:paraId="3BA86168" w14:textId="77777777" w:rsidR="00692AB0" w:rsidRDefault="00692AB0" w:rsidP="003C5FF8">
      <w:pPr>
        <w:spacing w:line="480" w:lineRule="auto"/>
        <w:rPr>
          <w:b/>
          <w:bCs/>
        </w:rPr>
      </w:pPr>
    </w:p>
    <w:p w14:paraId="1FA39F0B" w14:textId="1F296CBF" w:rsidR="003C5FF8" w:rsidRPr="00181E5D" w:rsidRDefault="003C5FF8" w:rsidP="003C5FF8">
      <w:pPr>
        <w:spacing w:line="480" w:lineRule="auto"/>
        <w:rPr>
          <w:rFonts w:cs="Times New Roman"/>
          <w:b/>
          <w:bCs/>
          <w:sz w:val="24"/>
          <w:szCs w:val="24"/>
        </w:rPr>
      </w:pPr>
      <w:r w:rsidRPr="00181E5D">
        <w:rPr>
          <w:rFonts w:cs="Times New Roman"/>
          <w:b/>
          <w:bCs/>
          <w:sz w:val="24"/>
          <w:szCs w:val="24"/>
        </w:rPr>
        <w:lastRenderedPageBreak/>
        <w:t xml:space="preserve">Supplemental </w:t>
      </w:r>
      <w:r w:rsidR="00620031" w:rsidRPr="00181E5D">
        <w:rPr>
          <w:rFonts w:cs="Times New Roman"/>
          <w:b/>
          <w:bCs/>
          <w:sz w:val="24"/>
          <w:szCs w:val="24"/>
        </w:rPr>
        <w:t>T</w:t>
      </w:r>
      <w:r w:rsidRPr="00181E5D">
        <w:rPr>
          <w:rFonts w:cs="Times New Roman"/>
          <w:b/>
          <w:bCs/>
          <w:sz w:val="24"/>
          <w:szCs w:val="24"/>
        </w:rPr>
        <w:t xml:space="preserve">able 3 – </w:t>
      </w:r>
      <w:r w:rsidR="00692AB0" w:rsidRPr="00181E5D">
        <w:rPr>
          <w:rFonts w:cs="Times New Roman"/>
          <w:b/>
          <w:bCs/>
          <w:sz w:val="24"/>
          <w:szCs w:val="24"/>
        </w:rPr>
        <w:t>Digital i</w:t>
      </w:r>
      <w:r w:rsidRPr="00181E5D">
        <w:rPr>
          <w:rFonts w:cs="Times New Roman"/>
          <w:b/>
          <w:bCs/>
          <w:sz w:val="24"/>
          <w:szCs w:val="24"/>
        </w:rPr>
        <w:t xml:space="preserve">mage analysis </w:t>
      </w:r>
      <w:r w:rsidR="00185E9F" w:rsidRPr="00181E5D">
        <w:rPr>
          <w:rFonts w:cs="Times New Roman"/>
          <w:b/>
          <w:bCs/>
          <w:sz w:val="24"/>
          <w:szCs w:val="24"/>
        </w:rPr>
        <w:t xml:space="preserve">of </w:t>
      </w:r>
      <w:r w:rsidR="000708C4" w:rsidRPr="00181E5D">
        <w:rPr>
          <w:rFonts w:cs="Times New Roman"/>
          <w:b/>
          <w:bCs/>
          <w:sz w:val="24"/>
          <w:szCs w:val="24"/>
        </w:rPr>
        <w:t xml:space="preserve">PD-L1 immunohistochemistry in </w:t>
      </w:r>
      <w:r w:rsidR="00185E9F" w:rsidRPr="00181E5D">
        <w:rPr>
          <w:rFonts w:cs="Times New Roman"/>
          <w:b/>
          <w:bCs/>
          <w:sz w:val="24"/>
          <w:szCs w:val="24"/>
        </w:rPr>
        <w:t>control tissues after CytoLyt</w:t>
      </w:r>
      <w:r w:rsidR="00185E9F" w:rsidRPr="00181E5D">
        <w:rPr>
          <w:rFonts w:cs="Times New Roman"/>
          <w:b/>
          <w:bCs/>
          <w:sz w:val="24"/>
          <w:szCs w:val="24"/>
          <w:vertAlign w:val="superscript"/>
        </w:rPr>
        <w:t>®</w:t>
      </w:r>
      <w:r w:rsidR="00185E9F" w:rsidRPr="00181E5D">
        <w:rPr>
          <w:rFonts w:cs="Times New Roman"/>
          <w:b/>
          <w:bCs/>
          <w:sz w:val="24"/>
          <w:szCs w:val="24"/>
        </w:rPr>
        <w:t xml:space="preserve"> </w:t>
      </w:r>
      <w:proofErr w:type="spellStart"/>
      <w:r w:rsidR="00185E9F" w:rsidRPr="00181E5D">
        <w:rPr>
          <w:rFonts w:cs="Times New Roman"/>
          <w:b/>
          <w:bCs/>
          <w:sz w:val="24"/>
          <w:szCs w:val="24"/>
        </w:rPr>
        <w:t>prefixation</w:t>
      </w:r>
      <w:proofErr w:type="spellEnd"/>
      <w:r w:rsidR="00185E9F" w:rsidRPr="00181E5D">
        <w:rPr>
          <w:rFonts w:cs="Times New Roman"/>
          <w:b/>
          <w:bCs/>
          <w:sz w:val="24"/>
          <w:szCs w:val="24"/>
        </w:rPr>
        <w:t xml:space="preserve"> and delayed formalin fixation</w:t>
      </w:r>
      <w:r w:rsidR="009F27D7" w:rsidRPr="00181E5D">
        <w:rPr>
          <w:rFonts w:cs="Times New Roman"/>
          <w:b/>
          <w:bCs/>
          <w:sz w:val="24"/>
          <w:szCs w:val="24"/>
        </w:rPr>
        <w:t>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1335"/>
        <w:gridCol w:w="1336"/>
        <w:gridCol w:w="1336"/>
        <w:gridCol w:w="1335"/>
        <w:gridCol w:w="1336"/>
        <w:gridCol w:w="1336"/>
        <w:gridCol w:w="1336"/>
      </w:tblGrid>
      <w:tr w:rsidR="00D717F3" w:rsidRPr="00181E5D" w14:paraId="31AE6702" w14:textId="6414CD51" w:rsidTr="00351758">
        <w:tc>
          <w:tcPr>
            <w:tcW w:w="1335" w:type="dxa"/>
            <w:vAlign w:val="center"/>
          </w:tcPr>
          <w:p w14:paraId="558C51B7" w14:textId="356C4C43" w:rsidR="00D717F3" w:rsidRPr="00181E5D" w:rsidRDefault="00D717F3" w:rsidP="00D717F3">
            <w:pPr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Tissue type</w:t>
            </w:r>
          </w:p>
        </w:tc>
        <w:tc>
          <w:tcPr>
            <w:tcW w:w="1336" w:type="dxa"/>
            <w:vAlign w:val="center"/>
          </w:tcPr>
          <w:p w14:paraId="7795AD5B" w14:textId="525697F6" w:rsidR="00D717F3" w:rsidRPr="00181E5D" w:rsidRDefault="00D717F3" w:rsidP="00D717F3">
            <w:pPr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Pre-analytic variable</w:t>
            </w:r>
          </w:p>
        </w:tc>
        <w:tc>
          <w:tcPr>
            <w:tcW w:w="1336" w:type="dxa"/>
            <w:vAlign w:val="center"/>
          </w:tcPr>
          <w:p w14:paraId="44287B49" w14:textId="247DC5DB" w:rsidR="00D717F3" w:rsidRPr="00181E5D" w:rsidRDefault="00D717F3" w:rsidP="00185E9F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Total proportion of positive cells</w:t>
            </w:r>
            <w:r w:rsidR="00185E9F" w:rsidRPr="00181E5D">
              <w:rPr>
                <w:rFonts w:cs="Times New Roman"/>
                <w:b/>
                <w:bCs/>
              </w:rPr>
              <w:t xml:space="preserve">, </w:t>
            </w:r>
            <w:r w:rsidRPr="00181E5D">
              <w:rPr>
                <w:rFonts w:cs="Times New Roman"/>
                <w:b/>
                <w:bCs/>
              </w:rPr>
              <w:t>%</w:t>
            </w:r>
          </w:p>
        </w:tc>
        <w:tc>
          <w:tcPr>
            <w:tcW w:w="1335" w:type="dxa"/>
            <w:vAlign w:val="center"/>
          </w:tcPr>
          <w:p w14:paraId="600E89D7" w14:textId="55BCAEC8" w:rsidR="00D717F3" w:rsidRPr="00181E5D" w:rsidRDefault="00D717F3" w:rsidP="00D717F3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Proportion of strong positive, %</w:t>
            </w:r>
          </w:p>
        </w:tc>
        <w:tc>
          <w:tcPr>
            <w:tcW w:w="1336" w:type="dxa"/>
            <w:vAlign w:val="center"/>
          </w:tcPr>
          <w:p w14:paraId="28CAF3A5" w14:textId="3A9211F6" w:rsidR="00D717F3" w:rsidRPr="00181E5D" w:rsidRDefault="00D717F3" w:rsidP="00D717F3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Proportion of moderate positive, %</w:t>
            </w:r>
          </w:p>
        </w:tc>
        <w:tc>
          <w:tcPr>
            <w:tcW w:w="1336" w:type="dxa"/>
            <w:vAlign w:val="center"/>
          </w:tcPr>
          <w:p w14:paraId="0CF1C20F" w14:textId="3350FF05" w:rsidR="00D717F3" w:rsidRPr="00181E5D" w:rsidRDefault="00D717F3" w:rsidP="00D717F3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Proportion of weak positive, %</w:t>
            </w:r>
          </w:p>
        </w:tc>
        <w:tc>
          <w:tcPr>
            <w:tcW w:w="1336" w:type="dxa"/>
            <w:vAlign w:val="center"/>
          </w:tcPr>
          <w:p w14:paraId="0D1590F1" w14:textId="1A70BBD5" w:rsidR="00D717F3" w:rsidRPr="00181E5D" w:rsidRDefault="00D717F3" w:rsidP="00D717F3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H-score</w:t>
            </w:r>
          </w:p>
        </w:tc>
      </w:tr>
      <w:tr w:rsidR="00D717F3" w:rsidRPr="00181E5D" w14:paraId="245F38F4" w14:textId="0F663257" w:rsidTr="00351758">
        <w:tc>
          <w:tcPr>
            <w:tcW w:w="1335" w:type="dxa"/>
            <w:vAlign w:val="center"/>
          </w:tcPr>
          <w:p w14:paraId="26E02DE6" w14:textId="5DE083D5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Tonsil</w:t>
            </w:r>
          </w:p>
        </w:tc>
        <w:tc>
          <w:tcPr>
            <w:tcW w:w="1336" w:type="dxa"/>
            <w:vAlign w:val="center"/>
          </w:tcPr>
          <w:p w14:paraId="0AB27BFD" w14:textId="1E952B85" w:rsidR="00D717F3" w:rsidRPr="00181E5D" w:rsidRDefault="00375F28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NBF</w:t>
            </w:r>
          </w:p>
        </w:tc>
        <w:tc>
          <w:tcPr>
            <w:tcW w:w="1336" w:type="dxa"/>
            <w:vAlign w:val="center"/>
          </w:tcPr>
          <w:p w14:paraId="7C4B5E97" w14:textId="45118DA4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8.44</w:t>
            </w:r>
          </w:p>
        </w:tc>
        <w:tc>
          <w:tcPr>
            <w:tcW w:w="1335" w:type="dxa"/>
            <w:vAlign w:val="center"/>
          </w:tcPr>
          <w:p w14:paraId="7278C435" w14:textId="28F2C7EA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4.67</w:t>
            </w:r>
          </w:p>
        </w:tc>
        <w:tc>
          <w:tcPr>
            <w:tcW w:w="1336" w:type="dxa"/>
            <w:vAlign w:val="center"/>
          </w:tcPr>
          <w:p w14:paraId="1E0C211D" w14:textId="4F8CE927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3.30</w:t>
            </w:r>
          </w:p>
        </w:tc>
        <w:tc>
          <w:tcPr>
            <w:tcW w:w="1336" w:type="dxa"/>
            <w:vAlign w:val="center"/>
          </w:tcPr>
          <w:p w14:paraId="525F12C0" w14:textId="3EB648CA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.46</w:t>
            </w:r>
          </w:p>
        </w:tc>
        <w:tc>
          <w:tcPr>
            <w:tcW w:w="1336" w:type="dxa"/>
            <w:vAlign w:val="center"/>
          </w:tcPr>
          <w:p w14:paraId="5EA5DD57" w14:textId="273892BB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41.08</w:t>
            </w:r>
          </w:p>
        </w:tc>
      </w:tr>
      <w:tr w:rsidR="00D717F3" w:rsidRPr="00181E5D" w14:paraId="7ED8B1F3" w14:textId="1C29331E" w:rsidTr="00351758">
        <w:tc>
          <w:tcPr>
            <w:tcW w:w="1335" w:type="dxa"/>
            <w:vAlign w:val="center"/>
          </w:tcPr>
          <w:p w14:paraId="1B07B372" w14:textId="2CBD0028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Tonsil</w:t>
            </w:r>
          </w:p>
        </w:tc>
        <w:tc>
          <w:tcPr>
            <w:tcW w:w="1336" w:type="dxa"/>
            <w:vAlign w:val="center"/>
          </w:tcPr>
          <w:p w14:paraId="74189D03" w14:textId="56775B92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ytoLyt</w:t>
            </w:r>
          </w:p>
        </w:tc>
        <w:tc>
          <w:tcPr>
            <w:tcW w:w="1336" w:type="dxa"/>
            <w:vAlign w:val="center"/>
          </w:tcPr>
          <w:p w14:paraId="6F4C7B04" w14:textId="494FFC4E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8.22</w:t>
            </w:r>
          </w:p>
        </w:tc>
        <w:tc>
          <w:tcPr>
            <w:tcW w:w="1335" w:type="dxa"/>
            <w:vAlign w:val="center"/>
          </w:tcPr>
          <w:p w14:paraId="64183D44" w14:textId="1DD27EEE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6.33</w:t>
            </w:r>
          </w:p>
        </w:tc>
        <w:tc>
          <w:tcPr>
            <w:tcW w:w="1336" w:type="dxa"/>
            <w:vAlign w:val="center"/>
          </w:tcPr>
          <w:p w14:paraId="10F33A70" w14:textId="36A93601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1.22</w:t>
            </w:r>
          </w:p>
        </w:tc>
        <w:tc>
          <w:tcPr>
            <w:tcW w:w="1336" w:type="dxa"/>
            <w:vAlign w:val="center"/>
          </w:tcPr>
          <w:p w14:paraId="5E15A145" w14:textId="080BF7AE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.66</w:t>
            </w:r>
          </w:p>
        </w:tc>
        <w:tc>
          <w:tcPr>
            <w:tcW w:w="1336" w:type="dxa"/>
            <w:vAlign w:val="center"/>
          </w:tcPr>
          <w:p w14:paraId="739AB793" w14:textId="2D3835B9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42.11</w:t>
            </w:r>
          </w:p>
        </w:tc>
      </w:tr>
      <w:tr w:rsidR="00D717F3" w:rsidRPr="00181E5D" w14:paraId="0303AE68" w14:textId="77777777" w:rsidTr="00351758">
        <w:tc>
          <w:tcPr>
            <w:tcW w:w="1335" w:type="dxa"/>
            <w:vAlign w:val="center"/>
          </w:tcPr>
          <w:p w14:paraId="6D1BF167" w14:textId="2BA858E3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Tonsil </w:t>
            </w:r>
          </w:p>
        </w:tc>
        <w:tc>
          <w:tcPr>
            <w:tcW w:w="1336" w:type="dxa"/>
            <w:vAlign w:val="center"/>
          </w:tcPr>
          <w:p w14:paraId="6409005D" w14:textId="6D336B42" w:rsidR="00D717F3" w:rsidRPr="00181E5D" w:rsidRDefault="00D717F3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1h </w:t>
            </w:r>
            <w:r w:rsidR="00185E9F" w:rsidRPr="00181E5D">
              <w:rPr>
                <w:rFonts w:cs="Times New Roman"/>
              </w:rPr>
              <w:t>Delay</w:t>
            </w:r>
          </w:p>
        </w:tc>
        <w:tc>
          <w:tcPr>
            <w:tcW w:w="1336" w:type="dxa"/>
            <w:vAlign w:val="center"/>
          </w:tcPr>
          <w:p w14:paraId="485FEB0B" w14:textId="5BFABD97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6.03</w:t>
            </w:r>
          </w:p>
        </w:tc>
        <w:tc>
          <w:tcPr>
            <w:tcW w:w="1335" w:type="dxa"/>
            <w:vAlign w:val="center"/>
          </w:tcPr>
          <w:p w14:paraId="22C8D71F" w14:textId="15FA77ED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9.08</w:t>
            </w:r>
          </w:p>
        </w:tc>
        <w:tc>
          <w:tcPr>
            <w:tcW w:w="1336" w:type="dxa"/>
            <w:vAlign w:val="center"/>
          </w:tcPr>
          <w:p w14:paraId="0DF176BD" w14:textId="52F1900C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6.39</w:t>
            </w:r>
          </w:p>
        </w:tc>
        <w:tc>
          <w:tcPr>
            <w:tcW w:w="1336" w:type="dxa"/>
            <w:vAlign w:val="center"/>
          </w:tcPr>
          <w:p w14:paraId="0364E62A" w14:textId="6BB22BBE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.56</w:t>
            </w:r>
          </w:p>
        </w:tc>
        <w:tc>
          <w:tcPr>
            <w:tcW w:w="1336" w:type="dxa"/>
            <w:vAlign w:val="center"/>
          </w:tcPr>
          <w:p w14:paraId="50DE80E5" w14:textId="19739D03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30.58</w:t>
            </w:r>
          </w:p>
        </w:tc>
      </w:tr>
      <w:tr w:rsidR="00D717F3" w:rsidRPr="00181E5D" w14:paraId="3E2A0131" w14:textId="77777777" w:rsidTr="00351758">
        <w:tc>
          <w:tcPr>
            <w:tcW w:w="1335" w:type="dxa"/>
            <w:vAlign w:val="center"/>
          </w:tcPr>
          <w:p w14:paraId="43062CD2" w14:textId="27EECC76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Tonsil</w:t>
            </w:r>
          </w:p>
        </w:tc>
        <w:tc>
          <w:tcPr>
            <w:tcW w:w="1336" w:type="dxa"/>
            <w:vAlign w:val="center"/>
          </w:tcPr>
          <w:p w14:paraId="5EF251DF" w14:textId="5C6C38F6" w:rsidR="00D717F3" w:rsidRPr="00181E5D" w:rsidRDefault="00D717F3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6h </w:t>
            </w:r>
            <w:r w:rsidR="00185E9F" w:rsidRPr="00181E5D">
              <w:rPr>
                <w:rFonts w:cs="Times New Roman"/>
              </w:rPr>
              <w:t>Delay</w:t>
            </w:r>
          </w:p>
        </w:tc>
        <w:tc>
          <w:tcPr>
            <w:tcW w:w="1336" w:type="dxa"/>
            <w:vAlign w:val="center"/>
          </w:tcPr>
          <w:p w14:paraId="113BD332" w14:textId="554E46D9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1.48</w:t>
            </w:r>
          </w:p>
        </w:tc>
        <w:tc>
          <w:tcPr>
            <w:tcW w:w="1335" w:type="dxa"/>
            <w:vAlign w:val="center"/>
          </w:tcPr>
          <w:p w14:paraId="3F21F051" w14:textId="362518C1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8.95</w:t>
            </w:r>
          </w:p>
        </w:tc>
        <w:tc>
          <w:tcPr>
            <w:tcW w:w="1336" w:type="dxa"/>
            <w:vAlign w:val="center"/>
          </w:tcPr>
          <w:p w14:paraId="140D3463" w14:textId="09532518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1.48</w:t>
            </w:r>
          </w:p>
        </w:tc>
        <w:tc>
          <w:tcPr>
            <w:tcW w:w="1336" w:type="dxa"/>
            <w:vAlign w:val="center"/>
          </w:tcPr>
          <w:p w14:paraId="599F6F16" w14:textId="2CF735D0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.06</w:t>
            </w:r>
          </w:p>
        </w:tc>
        <w:tc>
          <w:tcPr>
            <w:tcW w:w="1336" w:type="dxa"/>
            <w:vAlign w:val="center"/>
          </w:tcPr>
          <w:p w14:paraId="547596E0" w14:textId="233BDA19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40.86</w:t>
            </w:r>
          </w:p>
        </w:tc>
      </w:tr>
      <w:tr w:rsidR="00D717F3" w:rsidRPr="00181E5D" w14:paraId="62DBFBCA" w14:textId="77777777" w:rsidTr="00351758">
        <w:tc>
          <w:tcPr>
            <w:tcW w:w="1335" w:type="dxa"/>
            <w:vAlign w:val="center"/>
          </w:tcPr>
          <w:p w14:paraId="2E6D2696" w14:textId="74D33DD5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Tonsil</w:t>
            </w:r>
          </w:p>
        </w:tc>
        <w:tc>
          <w:tcPr>
            <w:tcW w:w="1336" w:type="dxa"/>
            <w:vAlign w:val="center"/>
          </w:tcPr>
          <w:p w14:paraId="2C6E07BC" w14:textId="5690EC0E" w:rsidR="00D717F3" w:rsidRPr="00181E5D" w:rsidRDefault="00D717F3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18h </w:t>
            </w:r>
            <w:r w:rsidR="00185E9F" w:rsidRPr="00181E5D">
              <w:rPr>
                <w:rFonts w:cs="Times New Roman"/>
              </w:rPr>
              <w:t>Delay</w:t>
            </w:r>
          </w:p>
        </w:tc>
        <w:tc>
          <w:tcPr>
            <w:tcW w:w="1336" w:type="dxa"/>
            <w:vAlign w:val="center"/>
          </w:tcPr>
          <w:p w14:paraId="142B7677" w14:textId="5F57B8C5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2.07</w:t>
            </w:r>
          </w:p>
        </w:tc>
        <w:tc>
          <w:tcPr>
            <w:tcW w:w="1335" w:type="dxa"/>
            <w:vAlign w:val="center"/>
          </w:tcPr>
          <w:p w14:paraId="626C6B6D" w14:textId="4C2AD946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9.41</w:t>
            </w:r>
          </w:p>
        </w:tc>
        <w:tc>
          <w:tcPr>
            <w:tcW w:w="1336" w:type="dxa"/>
            <w:vAlign w:val="center"/>
          </w:tcPr>
          <w:p w14:paraId="74621746" w14:textId="6B9FDE87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1.85</w:t>
            </w:r>
          </w:p>
        </w:tc>
        <w:tc>
          <w:tcPr>
            <w:tcW w:w="1336" w:type="dxa"/>
            <w:vAlign w:val="center"/>
          </w:tcPr>
          <w:p w14:paraId="7223E119" w14:textId="5BA44433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.81</w:t>
            </w:r>
          </w:p>
        </w:tc>
        <w:tc>
          <w:tcPr>
            <w:tcW w:w="1336" w:type="dxa"/>
            <w:vAlign w:val="center"/>
          </w:tcPr>
          <w:p w14:paraId="657F61E8" w14:textId="59A39EC2" w:rsidR="00D717F3" w:rsidRPr="00181E5D" w:rsidRDefault="00CA56A3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42.73</w:t>
            </w:r>
          </w:p>
        </w:tc>
      </w:tr>
      <w:tr w:rsidR="00D717F3" w:rsidRPr="00181E5D" w14:paraId="344F9441" w14:textId="77777777" w:rsidTr="00351758">
        <w:tc>
          <w:tcPr>
            <w:tcW w:w="1335" w:type="dxa"/>
            <w:vAlign w:val="center"/>
          </w:tcPr>
          <w:p w14:paraId="425C6B1E" w14:textId="35C39C5D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acenta</w:t>
            </w:r>
          </w:p>
        </w:tc>
        <w:tc>
          <w:tcPr>
            <w:tcW w:w="1336" w:type="dxa"/>
            <w:vAlign w:val="center"/>
          </w:tcPr>
          <w:p w14:paraId="6E863184" w14:textId="3F461127" w:rsidR="00D717F3" w:rsidRPr="00181E5D" w:rsidRDefault="00375F28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NBF</w:t>
            </w:r>
          </w:p>
        </w:tc>
        <w:tc>
          <w:tcPr>
            <w:tcW w:w="1336" w:type="dxa"/>
            <w:vAlign w:val="center"/>
          </w:tcPr>
          <w:p w14:paraId="2D268A11" w14:textId="30BEB1CB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1.66</w:t>
            </w:r>
          </w:p>
        </w:tc>
        <w:tc>
          <w:tcPr>
            <w:tcW w:w="1335" w:type="dxa"/>
            <w:vAlign w:val="center"/>
          </w:tcPr>
          <w:p w14:paraId="3A8B846B" w14:textId="6CEB7C57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41.23</w:t>
            </w:r>
          </w:p>
        </w:tc>
        <w:tc>
          <w:tcPr>
            <w:tcW w:w="1336" w:type="dxa"/>
            <w:vAlign w:val="center"/>
          </w:tcPr>
          <w:p w14:paraId="1563D956" w14:textId="696C651E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0.10</w:t>
            </w:r>
          </w:p>
        </w:tc>
        <w:tc>
          <w:tcPr>
            <w:tcW w:w="1336" w:type="dxa"/>
            <w:vAlign w:val="center"/>
          </w:tcPr>
          <w:p w14:paraId="32957144" w14:textId="1F705B83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.32</w:t>
            </w:r>
          </w:p>
        </w:tc>
        <w:tc>
          <w:tcPr>
            <w:tcW w:w="1336" w:type="dxa"/>
            <w:vAlign w:val="center"/>
          </w:tcPr>
          <w:p w14:paraId="2A26F9F2" w14:textId="7F37DDE8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44.23</w:t>
            </w:r>
          </w:p>
        </w:tc>
      </w:tr>
      <w:tr w:rsidR="00D717F3" w:rsidRPr="00181E5D" w14:paraId="00184F7F" w14:textId="77777777" w:rsidTr="00351758">
        <w:tc>
          <w:tcPr>
            <w:tcW w:w="1335" w:type="dxa"/>
            <w:vAlign w:val="center"/>
          </w:tcPr>
          <w:p w14:paraId="7E53C009" w14:textId="0F86CA12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acenta</w:t>
            </w:r>
          </w:p>
        </w:tc>
        <w:tc>
          <w:tcPr>
            <w:tcW w:w="1336" w:type="dxa"/>
            <w:vAlign w:val="center"/>
          </w:tcPr>
          <w:p w14:paraId="6DFB089C" w14:textId="4EA7E959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ytoLyt</w:t>
            </w:r>
          </w:p>
        </w:tc>
        <w:tc>
          <w:tcPr>
            <w:tcW w:w="1336" w:type="dxa"/>
            <w:vAlign w:val="center"/>
          </w:tcPr>
          <w:p w14:paraId="528645E0" w14:textId="1660D5C3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40.41</w:t>
            </w:r>
          </w:p>
        </w:tc>
        <w:tc>
          <w:tcPr>
            <w:tcW w:w="1335" w:type="dxa"/>
            <w:vAlign w:val="center"/>
          </w:tcPr>
          <w:p w14:paraId="0433904C" w14:textId="3EAEE136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3.82</w:t>
            </w:r>
          </w:p>
        </w:tc>
        <w:tc>
          <w:tcPr>
            <w:tcW w:w="1336" w:type="dxa"/>
            <w:vAlign w:val="center"/>
          </w:tcPr>
          <w:p w14:paraId="493378FE" w14:textId="60289E0F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.26</w:t>
            </w:r>
          </w:p>
        </w:tc>
        <w:tc>
          <w:tcPr>
            <w:tcW w:w="1336" w:type="dxa"/>
            <w:vAlign w:val="center"/>
          </w:tcPr>
          <w:p w14:paraId="56B589C1" w14:textId="32724501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.33</w:t>
            </w:r>
          </w:p>
        </w:tc>
        <w:tc>
          <w:tcPr>
            <w:tcW w:w="1336" w:type="dxa"/>
            <w:vAlign w:val="center"/>
          </w:tcPr>
          <w:p w14:paraId="0D729705" w14:textId="535DE49D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14.31</w:t>
            </w:r>
          </w:p>
        </w:tc>
      </w:tr>
      <w:tr w:rsidR="00D717F3" w:rsidRPr="00181E5D" w14:paraId="1ACA221D" w14:textId="77777777" w:rsidTr="00351758">
        <w:tc>
          <w:tcPr>
            <w:tcW w:w="1335" w:type="dxa"/>
            <w:vAlign w:val="center"/>
          </w:tcPr>
          <w:p w14:paraId="12BB2289" w14:textId="65D04436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acenta</w:t>
            </w:r>
          </w:p>
        </w:tc>
        <w:tc>
          <w:tcPr>
            <w:tcW w:w="1336" w:type="dxa"/>
            <w:vAlign w:val="center"/>
          </w:tcPr>
          <w:p w14:paraId="30289698" w14:textId="17224D21" w:rsidR="00D717F3" w:rsidRPr="00181E5D" w:rsidRDefault="00D717F3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1h </w:t>
            </w:r>
            <w:r w:rsidR="00185E9F" w:rsidRPr="00181E5D">
              <w:rPr>
                <w:rFonts w:cs="Times New Roman"/>
              </w:rPr>
              <w:t>Delay</w:t>
            </w:r>
          </w:p>
        </w:tc>
        <w:tc>
          <w:tcPr>
            <w:tcW w:w="1336" w:type="dxa"/>
            <w:vAlign w:val="center"/>
          </w:tcPr>
          <w:p w14:paraId="2026213C" w14:textId="293829B8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2.34</w:t>
            </w:r>
          </w:p>
        </w:tc>
        <w:tc>
          <w:tcPr>
            <w:tcW w:w="1335" w:type="dxa"/>
            <w:vAlign w:val="center"/>
          </w:tcPr>
          <w:p w14:paraId="71D5B05E" w14:textId="00FF1E96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41.51</w:t>
            </w:r>
          </w:p>
        </w:tc>
        <w:tc>
          <w:tcPr>
            <w:tcW w:w="1336" w:type="dxa"/>
            <w:vAlign w:val="center"/>
          </w:tcPr>
          <w:p w14:paraId="2DDC017B" w14:textId="5B2E46A4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0.46</w:t>
            </w:r>
          </w:p>
        </w:tc>
        <w:tc>
          <w:tcPr>
            <w:tcW w:w="1336" w:type="dxa"/>
            <w:vAlign w:val="center"/>
          </w:tcPr>
          <w:p w14:paraId="6C31A4EC" w14:textId="1D2FFDB6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.38</w:t>
            </w:r>
          </w:p>
        </w:tc>
        <w:tc>
          <w:tcPr>
            <w:tcW w:w="1336" w:type="dxa"/>
            <w:vAlign w:val="center"/>
          </w:tcPr>
          <w:p w14:paraId="4790D863" w14:textId="3E8102D4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45.81</w:t>
            </w:r>
          </w:p>
        </w:tc>
      </w:tr>
      <w:tr w:rsidR="00D717F3" w:rsidRPr="00181E5D" w14:paraId="46FE9506" w14:textId="77777777" w:rsidTr="00351758">
        <w:tc>
          <w:tcPr>
            <w:tcW w:w="1335" w:type="dxa"/>
            <w:vAlign w:val="center"/>
          </w:tcPr>
          <w:p w14:paraId="20DF2638" w14:textId="4B1377E8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acenta</w:t>
            </w:r>
          </w:p>
        </w:tc>
        <w:tc>
          <w:tcPr>
            <w:tcW w:w="1336" w:type="dxa"/>
            <w:vAlign w:val="center"/>
          </w:tcPr>
          <w:p w14:paraId="2BC9E7B2" w14:textId="56CC8A0D" w:rsidR="00D717F3" w:rsidRPr="00181E5D" w:rsidRDefault="00D717F3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6h </w:t>
            </w:r>
            <w:r w:rsidR="00185E9F" w:rsidRPr="00181E5D">
              <w:rPr>
                <w:rFonts w:cs="Times New Roman"/>
              </w:rPr>
              <w:t>Delay</w:t>
            </w:r>
          </w:p>
        </w:tc>
        <w:tc>
          <w:tcPr>
            <w:tcW w:w="1336" w:type="dxa"/>
            <w:vAlign w:val="center"/>
          </w:tcPr>
          <w:p w14:paraId="7BCA57B9" w14:textId="2B93DFBD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49.76</w:t>
            </w:r>
          </w:p>
        </w:tc>
        <w:tc>
          <w:tcPr>
            <w:tcW w:w="1335" w:type="dxa"/>
            <w:vAlign w:val="center"/>
          </w:tcPr>
          <w:p w14:paraId="1C946007" w14:textId="08095831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1.73</w:t>
            </w:r>
          </w:p>
        </w:tc>
        <w:tc>
          <w:tcPr>
            <w:tcW w:w="1336" w:type="dxa"/>
            <w:vAlign w:val="center"/>
          </w:tcPr>
          <w:p w14:paraId="03349DED" w14:textId="0580021A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7.57</w:t>
            </w:r>
          </w:p>
        </w:tc>
        <w:tc>
          <w:tcPr>
            <w:tcW w:w="1336" w:type="dxa"/>
            <w:vAlign w:val="center"/>
          </w:tcPr>
          <w:p w14:paraId="149B351D" w14:textId="1479B65C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.46</w:t>
            </w:r>
          </w:p>
        </w:tc>
        <w:tc>
          <w:tcPr>
            <w:tcW w:w="1336" w:type="dxa"/>
            <w:vAlign w:val="center"/>
          </w:tcPr>
          <w:p w14:paraId="21514CDE" w14:textId="069B6F7C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30.79</w:t>
            </w:r>
          </w:p>
        </w:tc>
      </w:tr>
      <w:tr w:rsidR="00D717F3" w:rsidRPr="00181E5D" w14:paraId="35B77320" w14:textId="77777777" w:rsidTr="00351758">
        <w:tc>
          <w:tcPr>
            <w:tcW w:w="1335" w:type="dxa"/>
            <w:vAlign w:val="center"/>
          </w:tcPr>
          <w:p w14:paraId="09D35056" w14:textId="588AD71E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acenta</w:t>
            </w:r>
          </w:p>
        </w:tc>
        <w:tc>
          <w:tcPr>
            <w:tcW w:w="1336" w:type="dxa"/>
            <w:vAlign w:val="center"/>
          </w:tcPr>
          <w:p w14:paraId="0ABDB7A8" w14:textId="5E3F8CCB" w:rsidR="00D717F3" w:rsidRPr="00181E5D" w:rsidRDefault="00D717F3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18h </w:t>
            </w:r>
            <w:r w:rsidR="00185E9F" w:rsidRPr="00181E5D">
              <w:rPr>
                <w:rFonts w:cs="Times New Roman"/>
              </w:rPr>
              <w:t>Delay</w:t>
            </w:r>
          </w:p>
        </w:tc>
        <w:tc>
          <w:tcPr>
            <w:tcW w:w="1336" w:type="dxa"/>
            <w:vAlign w:val="center"/>
          </w:tcPr>
          <w:p w14:paraId="2B3B554A" w14:textId="74E57C0A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2.63</w:t>
            </w:r>
          </w:p>
        </w:tc>
        <w:tc>
          <w:tcPr>
            <w:tcW w:w="1335" w:type="dxa"/>
            <w:vAlign w:val="center"/>
          </w:tcPr>
          <w:p w14:paraId="1E43C6A3" w14:textId="2CC273FD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8.56</w:t>
            </w:r>
          </w:p>
        </w:tc>
        <w:tc>
          <w:tcPr>
            <w:tcW w:w="1336" w:type="dxa"/>
            <w:vAlign w:val="center"/>
          </w:tcPr>
          <w:p w14:paraId="29280B05" w14:textId="716E8513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3.62</w:t>
            </w:r>
          </w:p>
        </w:tc>
        <w:tc>
          <w:tcPr>
            <w:tcW w:w="1336" w:type="dxa"/>
            <w:vAlign w:val="center"/>
          </w:tcPr>
          <w:p w14:paraId="003B9450" w14:textId="4C0D9AA5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.44</w:t>
            </w:r>
          </w:p>
        </w:tc>
        <w:tc>
          <w:tcPr>
            <w:tcW w:w="1336" w:type="dxa"/>
            <w:vAlign w:val="center"/>
          </w:tcPr>
          <w:p w14:paraId="08B57E35" w14:textId="6826ED0B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43.37</w:t>
            </w:r>
          </w:p>
        </w:tc>
      </w:tr>
      <w:tr w:rsidR="00D717F3" w:rsidRPr="00181E5D" w14:paraId="3B032CC0" w14:textId="77777777" w:rsidTr="00351758">
        <w:tc>
          <w:tcPr>
            <w:tcW w:w="1335" w:type="dxa"/>
            <w:vAlign w:val="center"/>
          </w:tcPr>
          <w:p w14:paraId="3FB851AA" w14:textId="17768CDD" w:rsidR="00D717F3" w:rsidRPr="00181E5D" w:rsidRDefault="00D717F3" w:rsidP="00D717F3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acenta</w:t>
            </w:r>
          </w:p>
        </w:tc>
        <w:tc>
          <w:tcPr>
            <w:tcW w:w="1336" w:type="dxa"/>
            <w:vAlign w:val="center"/>
          </w:tcPr>
          <w:p w14:paraId="1D21C34C" w14:textId="58D290F2" w:rsidR="00D717F3" w:rsidRPr="00181E5D" w:rsidRDefault="00D717F3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24h </w:t>
            </w:r>
            <w:r w:rsidR="00185E9F" w:rsidRPr="00181E5D">
              <w:rPr>
                <w:rFonts w:cs="Times New Roman"/>
              </w:rPr>
              <w:t>Delay</w:t>
            </w:r>
          </w:p>
        </w:tc>
        <w:tc>
          <w:tcPr>
            <w:tcW w:w="1336" w:type="dxa"/>
            <w:vAlign w:val="center"/>
          </w:tcPr>
          <w:p w14:paraId="334DFA99" w14:textId="60D40304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2.81</w:t>
            </w:r>
          </w:p>
        </w:tc>
        <w:tc>
          <w:tcPr>
            <w:tcW w:w="1335" w:type="dxa"/>
            <w:vAlign w:val="center"/>
          </w:tcPr>
          <w:p w14:paraId="51939E11" w14:textId="79FE10DD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9.05</w:t>
            </w:r>
          </w:p>
        </w:tc>
        <w:tc>
          <w:tcPr>
            <w:tcW w:w="1336" w:type="dxa"/>
            <w:vAlign w:val="center"/>
          </w:tcPr>
          <w:p w14:paraId="2723CDE4" w14:textId="13260ED2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3.47</w:t>
            </w:r>
          </w:p>
        </w:tc>
        <w:tc>
          <w:tcPr>
            <w:tcW w:w="1336" w:type="dxa"/>
            <w:vAlign w:val="center"/>
          </w:tcPr>
          <w:p w14:paraId="239E63E5" w14:textId="0501F4E6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.30</w:t>
            </w:r>
          </w:p>
        </w:tc>
        <w:tc>
          <w:tcPr>
            <w:tcW w:w="1336" w:type="dxa"/>
            <w:vAlign w:val="center"/>
          </w:tcPr>
          <w:p w14:paraId="0E6B0749" w14:textId="6C8D4FB6" w:rsidR="00D717F3" w:rsidRPr="00181E5D" w:rsidRDefault="003F1D40" w:rsidP="00D717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44.38</w:t>
            </w:r>
          </w:p>
        </w:tc>
      </w:tr>
    </w:tbl>
    <w:p w14:paraId="4E238B32" w14:textId="318CABE6" w:rsidR="00DE26FF" w:rsidRPr="00181E5D" w:rsidRDefault="00D717F3" w:rsidP="00A756CD">
      <w:pPr>
        <w:spacing w:line="480" w:lineRule="auto"/>
        <w:rPr>
          <w:rFonts w:cs="Times New Roman"/>
        </w:rPr>
      </w:pPr>
      <w:r w:rsidRPr="00181E5D">
        <w:rPr>
          <w:rFonts w:cs="Times New Roman"/>
        </w:rPr>
        <w:t xml:space="preserve">Abbreviations: h – hours; </w:t>
      </w:r>
      <w:r w:rsidR="00375F28" w:rsidRPr="00181E5D">
        <w:rPr>
          <w:rFonts w:cs="Times New Roman"/>
        </w:rPr>
        <w:t xml:space="preserve">NBF – 10 % neutral-buffered formalin </w:t>
      </w:r>
    </w:p>
    <w:p w14:paraId="71E3C14D" w14:textId="77777777" w:rsidR="00866AAD" w:rsidRPr="00181E5D" w:rsidRDefault="00866AAD" w:rsidP="00A756CD">
      <w:pPr>
        <w:spacing w:line="480" w:lineRule="auto"/>
        <w:rPr>
          <w:rFonts w:cs="Times New Roman"/>
        </w:rPr>
      </w:pPr>
    </w:p>
    <w:p w14:paraId="60F17A0C" w14:textId="77777777" w:rsidR="008E37FA" w:rsidRDefault="008E37FA" w:rsidP="00A756CD">
      <w:pPr>
        <w:spacing w:line="480" w:lineRule="auto"/>
        <w:rPr>
          <w:b/>
          <w:bCs/>
        </w:rPr>
      </w:pPr>
    </w:p>
    <w:p w14:paraId="081CDE0A" w14:textId="77777777" w:rsidR="008E37FA" w:rsidRDefault="008E37FA" w:rsidP="00A756CD">
      <w:pPr>
        <w:spacing w:line="480" w:lineRule="auto"/>
        <w:rPr>
          <w:b/>
          <w:bCs/>
        </w:rPr>
      </w:pPr>
    </w:p>
    <w:p w14:paraId="58D515F1" w14:textId="77777777" w:rsidR="008E37FA" w:rsidRDefault="008E37FA" w:rsidP="00A756CD">
      <w:pPr>
        <w:spacing w:line="480" w:lineRule="auto"/>
        <w:rPr>
          <w:b/>
          <w:bCs/>
        </w:rPr>
      </w:pPr>
    </w:p>
    <w:p w14:paraId="7C46DB85" w14:textId="77777777" w:rsidR="008E37FA" w:rsidRDefault="008E37FA" w:rsidP="00A756CD">
      <w:pPr>
        <w:spacing w:line="480" w:lineRule="auto"/>
        <w:rPr>
          <w:b/>
          <w:bCs/>
        </w:rPr>
      </w:pPr>
    </w:p>
    <w:p w14:paraId="2362CD0F" w14:textId="77777777" w:rsidR="008E37FA" w:rsidRDefault="008E37FA" w:rsidP="00A756CD">
      <w:pPr>
        <w:spacing w:line="480" w:lineRule="auto"/>
        <w:rPr>
          <w:b/>
          <w:bCs/>
        </w:rPr>
      </w:pPr>
    </w:p>
    <w:p w14:paraId="55480B54" w14:textId="77777777" w:rsidR="008E37FA" w:rsidRDefault="008E37FA" w:rsidP="00A756CD">
      <w:pPr>
        <w:spacing w:line="480" w:lineRule="auto"/>
        <w:rPr>
          <w:b/>
          <w:bCs/>
        </w:rPr>
      </w:pPr>
    </w:p>
    <w:p w14:paraId="157F5E09" w14:textId="77777777" w:rsidR="008E37FA" w:rsidRDefault="008E37FA" w:rsidP="00A756CD">
      <w:pPr>
        <w:spacing w:line="480" w:lineRule="auto"/>
        <w:rPr>
          <w:b/>
          <w:bCs/>
        </w:rPr>
      </w:pPr>
    </w:p>
    <w:p w14:paraId="100DFF97" w14:textId="77777777" w:rsidR="008E37FA" w:rsidRDefault="008E37FA" w:rsidP="00A756CD">
      <w:pPr>
        <w:spacing w:line="480" w:lineRule="auto"/>
        <w:rPr>
          <w:b/>
          <w:bCs/>
        </w:rPr>
      </w:pPr>
    </w:p>
    <w:p w14:paraId="65347A3B" w14:textId="77777777" w:rsidR="008E37FA" w:rsidRDefault="008E37FA" w:rsidP="00A756CD">
      <w:pPr>
        <w:spacing w:line="480" w:lineRule="auto"/>
        <w:rPr>
          <w:b/>
          <w:bCs/>
        </w:rPr>
      </w:pPr>
    </w:p>
    <w:p w14:paraId="69610E1A" w14:textId="77777777" w:rsidR="008E37FA" w:rsidRDefault="008E37FA" w:rsidP="00A756CD">
      <w:pPr>
        <w:spacing w:line="480" w:lineRule="auto"/>
        <w:rPr>
          <w:b/>
          <w:bCs/>
        </w:rPr>
      </w:pPr>
    </w:p>
    <w:p w14:paraId="45CBA3C4" w14:textId="77777777" w:rsidR="008E37FA" w:rsidRDefault="008E37FA" w:rsidP="00A756CD">
      <w:pPr>
        <w:spacing w:line="480" w:lineRule="auto"/>
        <w:rPr>
          <w:b/>
          <w:bCs/>
        </w:rPr>
      </w:pPr>
    </w:p>
    <w:p w14:paraId="7E6B8F4B" w14:textId="77777777" w:rsidR="008E37FA" w:rsidRDefault="008E37FA" w:rsidP="00A756CD">
      <w:pPr>
        <w:spacing w:line="480" w:lineRule="auto"/>
        <w:rPr>
          <w:b/>
          <w:bCs/>
        </w:rPr>
      </w:pPr>
    </w:p>
    <w:p w14:paraId="69E08800" w14:textId="77777777" w:rsidR="008E37FA" w:rsidRDefault="008E37FA" w:rsidP="00A756CD">
      <w:pPr>
        <w:spacing w:line="480" w:lineRule="auto"/>
        <w:rPr>
          <w:b/>
          <w:bCs/>
        </w:rPr>
      </w:pPr>
    </w:p>
    <w:p w14:paraId="37220B5C" w14:textId="77777777" w:rsidR="008E37FA" w:rsidRDefault="008E37FA" w:rsidP="00A756CD">
      <w:pPr>
        <w:spacing w:line="480" w:lineRule="auto"/>
        <w:rPr>
          <w:b/>
          <w:bCs/>
        </w:rPr>
      </w:pPr>
    </w:p>
    <w:p w14:paraId="7D54A7BF" w14:textId="24F4D5BF" w:rsidR="00A756CD" w:rsidRPr="00181E5D" w:rsidRDefault="00A756CD" w:rsidP="00A756CD">
      <w:pPr>
        <w:spacing w:line="480" w:lineRule="auto"/>
        <w:rPr>
          <w:rFonts w:cs="Times New Roman"/>
          <w:b/>
          <w:bCs/>
          <w:sz w:val="24"/>
          <w:szCs w:val="24"/>
        </w:rPr>
      </w:pPr>
      <w:r w:rsidRPr="00181E5D">
        <w:rPr>
          <w:rFonts w:cs="Times New Roman"/>
          <w:b/>
          <w:bCs/>
          <w:sz w:val="24"/>
          <w:szCs w:val="24"/>
        </w:rPr>
        <w:lastRenderedPageBreak/>
        <w:t xml:space="preserve">Supplemental </w:t>
      </w:r>
      <w:r w:rsidR="00620031" w:rsidRPr="00181E5D">
        <w:rPr>
          <w:rFonts w:cs="Times New Roman"/>
          <w:b/>
          <w:bCs/>
          <w:sz w:val="24"/>
          <w:szCs w:val="24"/>
        </w:rPr>
        <w:t>T</w:t>
      </w:r>
      <w:r w:rsidRPr="00181E5D">
        <w:rPr>
          <w:rFonts w:cs="Times New Roman"/>
          <w:b/>
          <w:bCs/>
          <w:sz w:val="24"/>
          <w:szCs w:val="24"/>
        </w:rPr>
        <w:t xml:space="preserve">able </w:t>
      </w:r>
      <w:r w:rsidR="00570B2F" w:rsidRPr="00181E5D">
        <w:rPr>
          <w:rFonts w:cs="Times New Roman"/>
          <w:b/>
          <w:bCs/>
          <w:sz w:val="24"/>
          <w:szCs w:val="24"/>
        </w:rPr>
        <w:t>4</w:t>
      </w:r>
      <w:r w:rsidRPr="00181E5D">
        <w:rPr>
          <w:rFonts w:cs="Times New Roman"/>
          <w:b/>
          <w:bCs/>
          <w:sz w:val="24"/>
          <w:szCs w:val="24"/>
        </w:rPr>
        <w:t xml:space="preserve"> – PD-L1 tumor proportion score</w:t>
      </w:r>
      <w:r w:rsidR="00185E9F" w:rsidRPr="00181E5D">
        <w:rPr>
          <w:rFonts w:cs="Times New Roman"/>
          <w:b/>
          <w:bCs/>
          <w:sz w:val="24"/>
          <w:szCs w:val="24"/>
        </w:rPr>
        <w:t>s</w:t>
      </w:r>
      <w:r w:rsidRPr="00181E5D">
        <w:rPr>
          <w:rFonts w:cs="Times New Roman"/>
          <w:b/>
          <w:bCs/>
          <w:sz w:val="24"/>
          <w:szCs w:val="24"/>
        </w:rPr>
        <w:t xml:space="preserve"> </w:t>
      </w:r>
      <w:r w:rsidR="00185E9F" w:rsidRPr="00181E5D">
        <w:rPr>
          <w:rFonts w:cs="Times New Roman"/>
          <w:b/>
          <w:bCs/>
          <w:sz w:val="24"/>
          <w:szCs w:val="24"/>
        </w:rPr>
        <w:t>of</w:t>
      </w:r>
      <w:r w:rsidRPr="00181E5D">
        <w:rPr>
          <w:rFonts w:cs="Times New Roman"/>
          <w:b/>
          <w:bCs/>
          <w:sz w:val="24"/>
          <w:szCs w:val="24"/>
        </w:rPr>
        <w:t xml:space="preserve"> dual</w:t>
      </w:r>
      <w:r w:rsidR="00185E9F" w:rsidRPr="00181E5D">
        <w:rPr>
          <w:rFonts w:cs="Times New Roman"/>
          <w:b/>
          <w:bCs/>
          <w:sz w:val="24"/>
          <w:szCs w:val="24"/>
        </w:rPr>
        <w:t>-</w:t>
      </w:r>
      <w:r w:rsidRPr="00181E5D">
        <w:rPr>
          <w:rFonts w:cs="Times New Roman"/>
          <w:b/>
          <w:bCs/>
          <w:sz w:val="24"/>
          <w:szCs w:val="24"/>
        </w:rPr>
        <w:t xml:space="preserve">processed </w:t>
      </w:r>
      <w:r w:rsidR="00185E9F" w:rsidRPr="00181E5D">
        <w:rPr>
          <w:rFonts w:cs="Times New Roman"/>
          <w:b/>
          <w:bCs/>
          <w:sz w:val="24"/>
          <w:szCs w:val="24"/>
        </w:rPr>
        <w:t>pleural fluids</w:t>
      </w:r>
      <w:r w:rsidRPr="00181E5D">
        <w:rPr>
          <w:rFonts w:cs="Times New Roman"/>
          <w:b/>
          <w:bCs/>
          <w:sz w:val="24"/>
          <w:szCs w:val="24"/>
        </w:rPr>
        <w:t xml:space="preserve"> and</w:t>
      </w:r>
      <w:r w:rsidR="00570B2F" w:rsidRPr="00181E5D">
        <w:rPr>
          <w:rFonts w:cs="Times New Roman"/>
          <w:b/>
          <w:bCs/>
          <w:sz w:val="24"/>
          <w:szCs w:val="24"/>
        </w:rPr>
        <w:t xml:space="preserve"> endobronchial ultrasound</w:t>
      </w:r>
      <w:r w:rsidR="00185E9F" w:rsidRPr="00181E5D">
        <w:rPr>
          <w:rFonts w:cs="Times New Roman"/>
          <w:b/>
          <w:bCs/>
          <w:sz w:val="24"/>
          <w:szCs w:val="24"/>
        </w:rPr>
        <w:t xml:space="preserve">-guided </w:t>
      </w:r>
      <w:proofErr w:type="gramStart"/>
      <w:r w:rsidR="00185E9F" w:rsidRPr="00181E5D">
        <w:rPr>
          <w:rFonts w:cs="Times New Roman"/>
          <w:b/>
          <w:bCs/>
          <w:sz w:val="24"/>
          <w:szCs w:val="24"/>
        </w:rPr>
        <w:t>transbronchial ne</w:t>
      </w:r>
      <w:r w:rsidR="00570B2F" w:rsidRPr="00181E5D">
        <w:rPr>
          <w:rFonts w:cs="Times New Roman"/>
          <w:b/>
          <w:bCs/>
          <w:sz w:val="24"/>
          <w:szCs w:val="24"/>
        </w:rPr>
        <w:t>edle aspirat</w:t>
      </w:r>
      <w:r w:rsidR="00185E9F" w:rsidRPr="00181E5D">
        <w:rPr>
          <w:rFonts w:cs="Times New Roman"/>
          <w:b/>
          <w:bCs/>
          <w:sz w:val="24"/>
          <w:szCs w:val="24"/>
        </w:rPr>
        <w:t>ion</w:t>
      </w:r>
      <w:r w:rsidRPr="00181E5D">
        <w:rPr>
          <w:rFonts w:cs="Times New Roman"/>
          <w:b/>
          <w:bCs/>
          <w:sz w:val="24"/>
          <w:szCs w:val="24"/>
        </w:rPr>
        <w:t xml:space="preserve"> specimens</w:t>
      </w:r>
      <w:proofErr w:type="gramEnd"/>
      <w:r w:rsidR="009F27D7" w:rsidRPr="00181E5D">
        <w:rPr>
          <w:rFonts w:cs="Times New Roman"/>
          <w:b/>
          <w:bCs/>
          <w:sz w:val="24"/>
          <w:szCs w:val="24"/>
        </w:rPr>
        <w:t>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1105"/>
        <w:gridCol w:w="1755"/>
        <w:gridCol w:w="1793"/>
        <w:gridCol w:w="1800"/>
        <w:gridCol w:w="1516"/>
        <w:gridCol w:w="1381"/>
      </w:tblGrid>
      <w:tr w:rsidR="00570B2F" w:rsidRPr="00181E5D" w14:paraId="13A9BDDE" w14:textId="77777777" w:rsidTr="00570B2F">
        <w:tc>
          <w:tcPr>
            <w:tcW w:w="1105" w:type="dxa"/>
            <w:vAlign w:val="center"/>
          </w:tcPr>
          <w:p w14:paraId="5C25E17F" w14:textId="77777777" w:rsidR="00570B2F" w:rsidRPr="00181E5D" w:rsidRDefault="00570B2F" w:rsidP="00633E38">
            <w:pPr>
              <w:rPr>
                <w:rFonts w:cs="Times New Roman"/>
                <w:b/>
                <w:bCs/>
              </w:rPr>
            </w:pPr>
          </w:p>
        </w:tc>
        <w:tc>
          <w:tcPr>
            <w:tcW w:w="1755" w:type="dxa"/>
          </w:tcPr>
          <w:p w14:paraId="02861BF4" w14:textId="77777777" w:rsidR="00570B2F" w:rsidRPr="00181E5D" w:rsidRDefault="00570B2F" w:rsidP="00633E38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3593" w:type="dxa"/>
            <w:gridSpan w:val="2"/>
            <w:vAlign w:val="center"/>
          </w:tcPr>
          <w:p w14:paraId="3448BCA6" w14:textId="3CFB594D" w:rsidR="00570B2F" w:rsidRPr="00181E5D" w:rsidRDefault="00570B2F" w:rsidP="00633E38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PD-L1 TPS, %</w:t>
            </w:r>
          </w:p>
        </w:tc>
        <w:tc>
          <w:tcPr>
            <w:tcW w:w="2897" w:type="dxa"/>
            <w:gridSpan w:val="2"/>
            <w:vAlign w:val="center"/>
          </w:tcPr>
          <w:p w14:paraId="6579FB47" w14:textId="77777777" w:rsidR="00570B2F" w:rsidRPr="00181E5D" w:rsidRDefault="00570B2F" w:rsidP="00633E38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Concordance, cut-off</w:t>
            </w:r>
          </w:p>
        </w:tc>
      </w:tr>
      <w:tr w:rsidR="00570B2F" w:rsidRPr="00181E5D" w14:paraId="53C377DE" w14:textId="77777777" w:rsidTr="001A03E2">
        <w:tc>
          <w:tcPr>
            <w:tcW w:w="1105" w:type="dxa"/>
            <w:shd w:val="clear" w:color="auto" w:fill="auto"/>
            <w:vAlign w:val="center"/>
          </w:tcPr>
          <w:p w14:paraId="71E5B6C7" w14:textId="41265469" w:rsidR="00570B2F" w:rsidRPr="00181E5D" w:rsidRDefault="00570B2F" w:rsidP="00633E38">
            <w:pPr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Case</w:t>
            </w:r>
          </w:p>
        </w:tc>
        <w:tc>
          <w:tcPr>
            <w:tcW w:w="1755" w:type="dxa"/>
            <w:shd w:val="clear" w:color="auto" w:fill="auto"/>
            <w:vAlign w:val="center"/>
          </w:tcPr>
          <w:p w14:paraId="6B9A367B" w14:textId="373943F6" w:rsidR="00570B2F" w:rsidRPr="00181E5D" w:rsidRDefault="00570B2F" w:rsidP="00570B2F">
            <w:pPr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Specimen type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4A1D4ED" w14:textId="63679D7D" w:rsidR="00570B2F" w:rsidRPr="00181E5D" w:rsidRDefault="00AA7ECB" w:rsidP="00633E38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Formalin-fixed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1F72397A" w14:textId="4BBEB311" w:rsidR="00570B2F" w:rsidRPr="00181E5D" w:rsidRDefault="00AA7ECB" w:rsidP="00633E38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CytoLyt-fixed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7C13CBB1" w14:textId="2EA39A9A" w:rsidR="00570B2F" w:rsidRPr="00181E5D" w:rsidRDefault="00570B2F" w:rsidP="00633E38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 xml:space="preserve">TPS ≥ </w:t>
            </w:r>
            <w:r w:rsidR="00F44330" w:rsidRPr="00181E5D">
              <w:rPr>
                <w:rFonts w:cs="Times New Roman"/>
                <w:b/>
                <w:bCs/>
              </w:rPr>
              <w:t>50</w:t>
            </w:r>
            <w:r w:rsidRPr="00181E5D">
              <w:rPr>
                <w:rFonts w:cs="Times New Roman"/>
                <w:b/>
                <w:bCs/>
              </w:rPr>
              <w:t xml:space="preserve">% 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1E7A455B" w14:textId="332EAC8C" w:rsidR="00570B2F" w:rsidRPr="00181E5D" w:rsidRDefault="00570B2F" w:rsidP="00633E38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 xml:space="preserve">TPS ≥ </w:t>
            </w:r>
            <w:r w:rsidR="00F44330" w:rsidRPr="00181E5D">
              <w:rPr>
                <w:rFonts w:cs="Times New Roman"/>
                <w:b/>
                <w:bCs/>
              </w:rPr>
              <w:t>1</w:t>
            </w:r>
            <w:r w:rsidRPr="00181E5D">
              <w:rPr>
                <w:rFonts w:cs="Times New Roman"/>
                <w:b/>
                <w:bCs/>
              </w:rPr>
              <w:t>%</w:t>
            </w:r>
          </w:p>
        </w:tc>
      </w:tr>
      <w:tr w:rsidR="00570B2F" w:rsidRPr="00181E5D" w14:paraId="63E0164B" w14:textId="77777777" w:rsidTr="001A03E2">
        <w:tc>
          <w:tcPr>
            <w:tcW w:w="1105" w:type="dxa"/>
            <w:shd w:val="clear" w:color="auto" w:fill="auto"/>
            <w:vAlign w:val="center"/>
          </w:tcPr>
          <w:p w14:paraId="0CDA6840" w14:textId="590B2037" w:rsidR="00570B2F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</w:t>
            </w:r>
          </w:p>
        </w:tc>
        <w:tc>
          <w:tcPr>
            <w:tcW w:w="1755" w:type="dxa"/>
            <w:shd w:val="clear" w:color="auto" w:fill="auto"/>
          </w:tcPr>
          <w:p w14:paraId="3BA1A319" w14:textId="7FEBCE44" w:rsidR="00570B2F" w:rsidRPr="00181E5D" w:rsidRDefault="006C6FBA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185E9F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1DE289B" w14:textId="2476B588" w:rsidR="00570B2F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32C8957B" w14:textId="30F15A67" w:rsidR="00570B2F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541B5AFC" w14:textId="30C6CEEF" w:rsidR="00570B2F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387E6471" w14:textId="7276958C" w:rsidR="00570B2F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06D8F5DE" w14:textId="77777777" w:rsidTr="001A03E2">
        <w:tc>
          <w:tcPr>
            <w:tcW w:w="1105" w:type="dxa"/>
            <w:shd w:val="clear" w:color="auto" w:fill="auto"/>
            <w:vAlign w:val="center"/>
          </w:tcPr>
          <w:p w14:paraId="50F66CAA" w14:textId="4C5D0929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</w:t>
            </w:r>
          </w:p>
        </w:tc>
        <w:tc>
          <w:tcPr>
            <w:tcW w:w="1755" w:type="dxa"/>
            <w:shd w:val="clear" w:color="auto" w:fill="auto"/>
          </w:tcPr>
          <w:p w14:paraId="18B39020" w14:textId="18650E48" w:rsidR="00F44330" w:rsidRPr="00181E5D" w:rsidRDefault="006C6FBA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185E9F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BACD159" w14:textId="13FF8F04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7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6FE8263C" w14:textId="007B4BFC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0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380FC302" w14:textId="76014035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4FB8FD44" w14:textId="6B2243E1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61B1F79C" w14:textId="77777777" w:rsidTr="001A03E2">
        <w:tc>
          <w:tcPr>
            <w:tcW w:w="1105" w:type="dxa"/>
            <w:shd w:val="clear" w:color="auto" w:fill="auto"/>
            <w:vAlign w:val="center"/>
          </w:tcPr>
          <w:p w14:paraId="5191A6C7" w14:textId="0375072A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</w:t>
            </w:r>
          </w:p>
        </w:tc>
        <w:tc>
          <w:tcPr>
            <w:tcW w:w="1755" w:type="dxa"/>
            <w:shd w:val="clear" w:color="auto" w:fill="auto"/>
          </w:tcPr>
          <w:p w14:paraId="5BB8140E" w14:textId="3361B218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FE64F47" w14:textId="4DBFE72E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017C29BE" w14:textId="73882312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135A146D" w14:textId="12B7A7F7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01CE4822" w14:textId="67920854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03532666" w14:textId="77777777" w:rsidTr="001A03E2">
        <w:tc>
          <w:tcPr>
            <w:tcW w:w="1105" w:type="dxa"/>
            <w:shd w:val="clear" w:color="auto" w:fill="auto"/>
            <w:vAlign w:val="center"/>
          </w:tcPr>
          <w:p w14:paraId="200F60E3" w14:textId="27F4C3CA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</w:t>
            </w:r>
          </w:p>
        </w:tc>
        <w:tc>
          <w:tcPr>
            <w:tcW w:w="1755" w:type="dxa"/>
            <w:shd w:val="clear" w:color="auto" w:fill="auto"/>
          </w:tcPr>
          <w:p w14:paraId="0904A222" w14:textId="6EDDB491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1CCB8A3" w14:textId="5614EF5F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75D40739" w14:textId="58902B67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75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622616E2" w14:textId="00FF6617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6A48BBA2" w14:textId="4C331F66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3243AA8A" w14:textId="77777777" w:rsidTr="001A03E2">
        <w:tc>
          <w:tcPr>
            <w:tcW w:w="1105" w:type="dxa"/>
            <w:shd w:val="clear" w:color="auto" w:fill="auto"/>
            <w:vAlign w:val="center"/>
          </w:tcPr>
          <w:p w14:paraId="3737F271" w14:textId="68F25044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</w:t>
            </w:r>
          </w:p>
        </w:tc>
        <w:tc>
          <w:tcPr>
            <w:tcW w:w="1755" w:type="dxa"/>
            <w:shd w:val="clear" w:color="auto" w:fill="auto"/>
          </w:tcPr>
          <w:p w14:paraId="785CBA88" w14:textId="0B0CD6EA" w:rsidR="00F44330" w:rsidRPr="00181E5D" w:rsidRDefault="006C6FBA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185E9F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86CD950" w14:textId="53E17AB7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22D986BD" w14:textId="50248653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5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0E12CEBD" w14:textId="565C436C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0291E67B" w14:textId="0B0DB84D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23F3E5B5" w14:textId="77777777" w:rsidTr="001A03E2">
        <w:tc>
          <w:tcPr>
            <w:tcW w:w="1105" w:type="dxa"/>
            <w:shd w:val="clear" w:color="auto" w:fill="auto"/>
            <w:vAlign w:val="center"/>
          </w:tcPr>
          <w:p w14:paraId="532E22A9" w14:textId="5EC013F7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</w:t>
            </w:r>
          </w:p>
        </w:tc>
        <w:tc>
          <w:tcPr>
            <w:tcW w:w="1755" w:type="dxa"/>
            <w:shd w:val="clear" w:color="auto" w:fill="auto"/>
          </w:tcPr>
          <w:p w14:paraId="2BF49253" w14:textId="386FD441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09E4754" w14:textId="207E26A3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3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33233ECD" w14:textId="79EDE8ED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5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6A2D1DC7" w14:textId="4F9D3398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5FDC5D4B" w14:textId="3F5BB8ED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2829760C" w14:textId="77777777" w:rsidTr="001A03E2">
        <w:tc>
          <w:tcPr>
            <w:tcW w:w="1105" w:type="dxa"/>
            <w:shd w:val="clear" w:color="auto" w:fill="auto"/>
            <w:vAlign w:val="center"/>
          </w:tcPr>
          <w:p w14:paraId="045A951A" w14:textId="59A26A6C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</w:t>
            </w:r>
          </w:p>
        </w:tc>
        <w:tc>
          <w:tcPr>
            <w:tcW w:w="1755" w:type="dxa"/>
            <w:shd w:val="clear" w:color="auto" w:fill="auto"/>
          </w:tcPr>
          <w:p w14:paraId="2216B713" w14:textId="7B17C4A4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C7A2952" w14:textId="684F1FA4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5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5900B53" w14:textId="79C8894E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120F5582" w14:textId="294A58A1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71501458" w14:textId="60BBC6F0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5D67D631" w14:textId="77777777" w:rsidTr="001A03E2">
        <w:tc>
          <w:tcPr>
            <w:tcW w:w="1105" w:type="dxa"/>
            <w:shd w:val="clear" w:color="auto" w:fill="auto"/>
            <w:vAlign w:val="center"/>
          </w:tcPr>
          <w:p w14:paraId="258F535E" w14:textId="7391096A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8</w:t>
            </w:r>
          </w:p>
        </w:tc>
        <w:tc>
          <w:tcPr>
            <w:tcW w:w="1755" w:type="dxa"/>
            <w:shd w:val="clear" w:color="auto" w:fill="auto"/>
          </w:tcPr>
          <w:p w14:paraId="067DF161" w14:textId="43CBC5CD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28A1BA81" w14:textId="4187132D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7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F7CBD67" w14:textId="35412A4E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5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4F7B10C1" w14:textId="00EABF1D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3F3E8B03" w14:textId="020DF52F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517B9191" w14:textId="77777777" w:rsidTr="001A03E2">
        <w:tc>
          <w:tcPr>
            <w:tcW w:w="1105" w:type="dxa"/>
            <w:shd w:val="clear" w:color="auto" w:fill="auto"/>
            <w:vAlign w:val="center"/>
          </w:tcPr>
          <w:p w14:paraId="59815272" w14:textId="0C8C535A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9</w:t>
            </w:r>
          </w:p>
        </w:tc>
        <w:tc>
          <w:tcPr>
            <w:tcW w:w="1755" w:type="dxa"/>
            <w:shd w:val="clear" w:color="auto" w:fill="auto"/>
          </w:tcPr>
          <w:p w14:paraId="5144CA90" w14:textId="1C73F270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71BC669" w14:textId="3744E37E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F978AA7" w14:textId="493D0128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53AF00B5" w14:textId="5EDCE44D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7BBB0A00" w14:textId="2386E25D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245AF4EE" w14:textId="77777777" w:rsidTr="001A03E2">
        <w:tc>
          <w:tcPr>
            <w:tcW w:w="1105" w:type="dxa"/>
            <w:shd w:val="clear" w:color="auto" w:fill="auto"/>
            <w:vAlign w:val="center"/>
          </w:tcPr>
          <w:p w14:paraId="2D40284E" w14:textId="6920AEB5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0</w:t>
            </w:r>
          </w:p>
        </w:tc>
        <w:tc>
          <w:tcPr>
            <w:tcW w:w="1755" w:type="dxa"/>
            <w:shd w:val="clear" w:color="auto" w:fill="auto"/>
          </w:tcPr>
          <w:p w14:paraId="11570AC3" w14:textId="2B7D7C9E" w:rsidR="00F44330" w:rsidRPr="00181E5D" w:rsidRDefault="006C6FBA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185E9F" w:rsidRPr="00181E5D">
              <w:rPr>
                <w:rFonts w:cs="Times New Roman"/>
              </w:rPr>
              <w:t>TBN</w:t>
            </w:r>
            <w:r w:rsidRPr="00181E5D">
              <w:rPr>
                <w:rFonts w:cs="Times New Roman"/>
              </w:rPr>
              <w:t>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34486D2" w14:textId="691BD995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9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06F51809" w14:textId="2DE1C872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5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03A7BA69" w14:textId="43AC9410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54A6F6E8" w14:textId="2952C9BD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2C45E29E" w14:textId="77777777" w:rsidTr="001A03E2">
        <w:tc>
          <w:tcPr>
            <w:tcW w:w="1105" w:type="dxa"/>
            <w:shd w:val="clear" w:color="auto" w:fill="auto"/>
            <w:vAlign w:val="center"/>
          </w:tcPr>
          <w:p w14:paraId="7172888E" w14:textId="58603DE5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1</w:t>
            </w:r>
          </w:p>
        </w:tc>
        <w:tc>
          <w:tcPr>
            <w:tcW w:w="1755" w:type="dxa"/>
            <w:shd w:val="clear" w:color="auto" w:fill="auto"/>
          </w:tcPr>
          <w:p w14:paraId="51EDA932" w14:textId="556E53BA" w:rsidR="00F44330" w:rsidRPr="00181E5D" w:rsidRDefault="006C6FBA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185E9F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2580B583" w14:textId="7389B644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75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5C02DF7" w14:textId="1164DE95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3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48B05298" w14:textId="64B9E0AE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2F5D6058" w14:textId="718D3E97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77E6CF5D" w14:textId="77777777" w:rsidTr="001A03E2">
        <w:tc>
          <w:tcPr>
            <w:tcW w:w="1105" w:type="dxa"/>
            <w:shd w:val="clear" w:color="auto" w:fill="auto"/>
            <w:vAlign w:val="center"/>
          </w:tcPr>
          <w:p w14:paraId="7FDD73D8" w14:textId="6E842109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2</w:t>
            </w:r>
          </w:p>
        </w:tc>
        <w:tc>
          <w:tcPr>
            <w:tcW w:w="1755" w:type="dxa"/>
            <w:shd w:val="clear" w:color="auto" w:fill="auto"/>
          </w:tcPr>
          <w:p w14:paraId="6DB22CF0" w14:textId="7D684028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FLF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772DC9C" w14:textId="7F7E4A88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5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3C863C64" w14:textId="7646B712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04C79B81" w14:textId="37434F76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78A548CD" w14:textId="5BA61F53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177841B5" w14:textId="77777777" w:rsidTr="001A03E2">
        <w:tc>
          <w:tcPr>
            <w:tcW w:w="1105" w:type="dxa"/>
            <w:shd w:val="clear" w:color="auto" w:fill="auto"/>
            <w:vAlign w:val="center"/>
          </w:tcPr>
          <w:p w14:paraId="7309B084" w14:textId="1A4F4AAE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3</w:t>
            </w:r>
          </w:p>
        </w:tc>
        <w:tc>
          <w:tcPr>
            <w:tcW w:w="1755" w:type="dxa"/>
            <w:shd w:val="clear" w:color="auto" w:fill="auto"/>
          </w:tcPr>
          <w:p w14:paraId="55C59B15" w14:textId="76122E1F" w:rsidR="00F44330" w:rsidRPr="00181E5D" w:rsidRDefault="006C6FBA" w:rsidP="00185E9F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185E9F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8DB5A76" w14:textId="50991B3A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0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322A0E93" w14:textId="19A43CD4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8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127DEF9A" w14:textId="2B159515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045DA464" w14:textId="27B1565D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4B340EBA" w14:textId="77777777" w:rsidTr="001A03E2">
        <w:tc>
          <w:tcPr>
            <w:tcW w:w="1105" w:type="dxa"/>
            <w:shd w:val="clear" w:color="auto" w:fill="auto"/>
            <w:vAlign w:val="center"/>
          </w:tcPr>
          <w:p w14:paraId="417FFF4D" w14:textId="706A82A0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4</w:t>
            </w:r>
          </w:p>
        </w:tc>
        <w:tc>
          <w:tcPr>
            <w:tcW w:w="1755" w:type="dxa"/>
            <w:shd w:val="clear" w:color="auto" w:fill="auto"/>
          </w:tcPr>
          <w:p w14:paraId="6672144C" w14:textId="6F0EE5D5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418193F5" w14:textId="5552EDE3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8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2315EA82" w14:textId="7ABAD669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8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1AD2422A" w14:textId="39A57F46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0F40FCEF" w14:textId="2DED4C16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1D387315" w14:textId="77777777" w:rsidTr="001A03E2">
        <w:tc>
          <w:tcPr>
            <w:tcW w:w="1105" w:type="dxa"/>
            <w:shd w:val="clear" w:color="auto" w:fill="auto"/>
            <w:vAlign w:val="center"/>
          </w:tcPr>
          <w:p w14:paraId="6EE8F912" w14:textId="38165CE4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5</w:t>
            </w:r>
          </w:p>
        </w:tc>
        <w:tc>
          <w:tcPr>
            <w:tcW w:w="1755" w:type="dxa"/>
            <w:shd w:val="clear" w:color="auto" w:fill="auto"/>
          </w:tcPr>
          <w:p w14:paraId="7AA81156" w14:textId="1F102D7D" w:rsidR="00F44330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CADFC5E" w14:textId="36B2DD3E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5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9B759D2" w14:textId="1ED9D1AA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69FDA58D" w14:textId="0EC537B8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42C51160" w14:textId="1198C7CF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0A677F1E" w14:textId="77777777" w:rsidTr="001A03E2">
        <w:tc>
          <w:tcPr>
            <w:tcW w:w="1105" w:type="dxa"/>
            <w:shd w:val="clear" w:color="auto" w:fill="auto"/>
            <w:vAlign w:val="center"/>
          </w:tcPr>
          <w:p w14:paraId="0D5009C4" w14:textId="50D22C4F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6</w:t>
            </w:r>
          </w:p>
        </w:tc>
        <w:tc>
          <w:tcPr>
            <w:tcW w:w="1755" w:type="dxa"/>
            <w:shd w:val="clear" w:color="auto" w:fill="auto"/>
          </w:tcPr>
          <w:p w14:paraId="52936ED5" w14:textId="6608C726" w:rsidR="00F44330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7D0FB7EB" w14:textId="07239122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0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F0FAAB4" w14:textId="21B94370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3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7714B0CD" w14:textId="1EB6DAC6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6FCF9A83" w14:textId="21BC8A04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1099FC96" w14:textId="77777777" w:rsidTr="001A03E2">
        <w:tc>
          <w:tcPr>
            <w:tcW w:w="1105" w:type="dxa"/>
            <w:shd w:val="clear" w:color="auto" w:fill="auto"/>
            <w:vAlign w:val="center"/>
          </w:tcPr>
          <w:p w14:paraId="45A934D6" w14:textId="6C048BFA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7</w:t>
            </w:r>
          </w:p>
        </w:tc>
        <w:tc>
          <w:tcPr>
            <w:tcW w:w="1755" w:type="dxa"/>
            <w:shd w:val="clear" w:color="auto" w:fill="auto"/>
          </w:tcPr>
          <w:p w14:paraId="075CCF23" w14:textId="7D4B88AE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0E831994" w14:textId="595414E4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75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6790E84" w14:textId="1963A53C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7D2ED04A" w14:textId="56E432F9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07F9AE22" w14:textId="01394F36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44EA7054" w14:textId="77777777" w:rsidTr="001A03E2">
        <w:tc>
          <w:tcPr>
            <w:tcW w:w="1105" w:type="dxa"/>
            <w:shd w:val="clear" w:color="auto" w:fill="auto"/>
            <w:vAlign w:val="center"/>
          </w:tcPr>
          <w:p w14:paraId="70F81B2E" w14:textId="7D047A58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8</w:t>
            </w:r>
          </w:p>
        </w:tc>
        <w:tc>
          <w:tcPr>
            <w:tcW w:w="1755" w:type="dxa"/>
            <w:shd w:val="clear" w:color="auto" w:fill="auto"/>
          </w:tcPr>
          <w:p w14:paraId="7937A380" w14:textId="22C03CD2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6886600" w14:textId="53BF9E8F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5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19BDFB9F" w14:textId="27871876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7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286AD2A3" w14:textId="44503185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251F82D2" w14:textId="67251FE1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19FAB349" w14:textId="77777777" w:rsidTr="001A03E2">
        <w:tc>
          <w:tcPr>
            <w:tcW w:w="1105" w:type="dxa"/>
            <w:shd w:val="clear" w:color="auto" w:fill="auto"/>
            <w:vAlign w:val="center"/>
          </w:tcPr>
          <w:p w14:paraId="3E348271" w14:textId="7D15B486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9</w:t>
            </w:r>
          </w:p>
        </w:tc>
        <w:tc>
          <w:tcPr>
            <w:tcW w:w="1755" w:type="dxa"/>
            <w:shd w:val="clear" w:color="auto" w:fill="auto"/>
          </w:tcPr>
          <w:p w14:paraId="7F7D0D60" w14:textId="5C431A72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7B772464" w14:textId="43E9B540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93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24BC0EBC" w14:textId="44087C78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0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5D8E0641" w14:textId="05CEBDA6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2C92E227" w14:textId="64BF74E7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45E227B8" w14:textId="77777777" w:rsidTr="001A03E2">
        <w:tc>
          <w:tcPr>
            <w:tcW w:w="1105" w:type="dxa"/>
            <w:shd w:val="clear" w:color="auto" w:fill="auto"/>
            <w:vAlign w:val="center"/>
          </w:tcPr>
          <w:p w14:paraId="455424CD" w14:textId="6A0E45A7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0</w:t>
            </w:r>
          </w:p>
        </w:tc>
        <w:tc>
          <w:tcPr>
            <w:tcW w:w="1755" w:type="dxa"/>
            <w:shd w:val="clear" w:color="auto" w:fill="auto"/>
          </w:tcPr>
          <w:p w14:paraId="481498F9" w14:textId="278B0AC5" w:rsidR="00F44330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93D73C1" w14:textId="34C58E8F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0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258E9126" w14:textId="22DBD863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0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69633711" w14:textId="74FA3C29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1E448655" w14:textId="44B90C42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54C734F4" w14:textId="77777777" w:rsidTr="001A03E2">
        <w:tc>
          <w:tcPr>
            <w:tcW w:w="1105" w:type="dxa"/>
            <w:shd w:val="clear" w:color="auto" w:fill="auto"/>
            <w:vAlign w:val="center"/>
          </w:tcPr>
          <w:p w14:paraId="70B28A34" w14:textId="3E334686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1</w:t>
            </w:r>
          </w:p>
        </w:tc>
        <w:tc>
          <w:tcPr>
            <w:tcW w:w="1755" w:type="dxa"/>
            <w:shd w:val="clear" w:color="auto" w:fill="auto"/>
          </w:tcPr>
          <w:p w14:paraId="0C6CD87E" w14:textId="64677EF5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46BA06F5" w14:textId="41029287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69A9ACC8" w14:textId="3DF995C6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4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2D56754F" w14:textId="3A26BDEC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68DF2CD1" w14:textId="0AECF006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286CC517" w14:textId="77777777" w:rsidTr="001A03E2">
        <w:tc>
          <w:tcPr>
            <w:tcW w:w="1105" w:type="dxa"/>
            <w:shd w:val="clear" w:color="auto" w:fill="auto"/>
            <w:vAlign w:val="center"/>
          </w:tcPr>
          <w:p w14:paraId="6D88BEE7" w14:textId="5E48598E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2</w:t>
            </w:r>
          </w:p>
        </w:tc>
        <w:tc>
          <w:tcPr>
            <w:tcW w:w="1755" w:type="dxa"/>
            <w:shd w:val="clear" w:color="auto" w:fill="auto"/>
          </w:tcPr>
          <w:p w14:paraId="32108793" w14:textId="483F19AB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F2DDC5B" w14:textId="18A07CDF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D6B739C" w14:textId="5FE33A25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7E3F1EBB" w14:textId="23F5F288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568ADDD3" w14:textId="371C3BD3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29D67088" w14:textId="77777777" w:rsidTr="001A03E2">
        <w:tc>
          <w:tcPr>
            <w:tcW w:w="1105" w:type="dxa"/>
            <w:shd w:val="clear" w:color="auto" w:fill="auto"/>
            <w:vAlign w:val="center"/>
          </w:tcPr>
          <w:p w14:paraId="49E4A6AB" w14:textId="1BEAC4BD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3</w:t>
            </w:r>
          </w:p>
        </w:tc>
        <w:tc>
          <w:tcPr>
            <w:tcW w:w="1755" w:type="dxa"/>
            <w:shd w:val="clear" w:color="auto" w:fill="auto"/>
          </w:tcPr>
          <w:p w14:paraId="63DABC1F" w14:textId="63C406A7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96FCE79" w14:textId="5F8CE1C3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3150D04C" w14:textId="3ABDEBC7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0453D35F" w14:textId="5315AD31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1EE09C3C" w14:textId="3AFF0620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281E613C" w14:textId="77777777" w:rsidTr="001A03E2">
        <w:tc>
          <w:tcPr>
            <w:tcW w:w="1105" w:type="dxa"/>
            <w:shd w:val="clear" w:color="auto" w:fill="auto"/>
            <w:vAlign w:val="center"/>
          </w:tcPr>
          <w:p w14:paraId="75CDFEE4" w14:textId="79A9C316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4</w:t>
            </w:r>
          </w:p>
        </w:tc>
        <w:tc>
          <w:tcPr>
            <w:tcW w:w="1755" w:type="dxa"/>
            <w:shd w:val="clear" w:color="auto" w:fill="auto"/>
          </w:tcPr>
          <w:p w14:paraId="7AB86C15" w14:textId="12B038FE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0175A31" w14:textId="27B65957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6AEBC751" w14:textId="7B2A57DB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5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724A4D22" w14:textId="4F9AAE85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277E01F8" w14:textId="26662241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501AEA9A" w14:textId="77777777" w:rsidTr="001A03E2">
        <w:tc>
          <w:tcPr>
            <w:tcW w:w="1105" w:type="dxa"/>
            <w:shd w:val="clear" w:color="auto" w:fill="auto"/>
            <w:vAlign w:val="center"/>
          </w:tcPr>
          <w:p w14:paraId="35C2CA52" w14:textId="28AE0826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5</w:t>
            </w:r>
          </w:p>
        </w:tc>
        <w:tc>
          <w:tcPr>
            <w:tcW w:w="1755" w:type="dxa"/>
            <w:shd w:val="clear" w:color="auto" w:fill="auto"/>
          </w:tcPr>
          <w:p w14:paraId="0CD87393" w14:textId="02136C13" w:rsidR="00F44330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6D68253" w14:textId="10EEADB8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4E52A5A2" w14:textId="2F8B2265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8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53A91EE1" w14:textId="242BC084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1A126E37" w14:textId="2F81B9C6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1C802D8A" w14:textId="77777777" w:rsidTr="001A03E2">
        <w:tc>
          <w:tcPr>
            <w:tcW w:w="1105" w:type="dxa"/>
            <w:shd w:val="clear" w:color="auto" w:fill="auto"/>
            <w:vAlign w:val="center"/>
          </w:tcPr>
          <w:p w14:paraId="47FDB95F" w14:textId="7F9243D3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6</w:t>
            </w:r>
          </w:p>
        </w:tc>
        <w:tc>
          <w:tcPr>
            <w:tcW w:w="1755" w:type="dxa"/>
            <w:shd w:val="clear" w:color="auto" w:fill="auto"/>
          </w:tcPr>
          <w:p w14:paraId="6BBD5A8F" w14:textId="4518EEB7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A48131D" w14:textId="39A0C146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3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1A12206C" w14:textId="57865D59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44727D64" w14:textId="4FF21AF1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77413AF8" w14:textId="548363EA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7CDFADA3" w14:textId="77777777" w:rsidTr="001A03E2">
        <w:tc>
          <w:tcPr>
            <w:tcW w:w="1105" w:type="dxa"/>
            <w:shd w:val="clear" w:color="auto" w:fill="auto"/>
            <w:vAlign w:val="center"/>
          </w:tcPr>
          <w:p w14:paraId="1D45BF00" w14:textId="43FC8E11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7</w:t>
            </w:r>
          </w:p>
        </w:tc>
        <w:tc>
          <w:tcPr>
            <w:tcW w:w="1755" w:type="dxa"/>
            <w:shd w:val="clear" w:color="auto" w:fill="auto"/>
          </w:tcPr>
          <w:p w14:paraId="17BD11FC" w14:textId="4FBA037B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4B679FC0" w14:textId="03327CE0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5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61687339" w14:textId="42ED57D2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7F192FD0" w14:textId="1DD3BB04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044C442A" w14:textId="695F222E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79B4E840" w14:textId="77777777" w:rsidTr="001A03E2">
        <w:tc>
          <w:tcPr>
            <w:tcW w:w="1105" w:type="dxa"/>
            <w:shd w:val="clear" w:color="auto" w:fill="auto"/>
            <w:vAlign w:val="center"/>
          </w:tcPr>
          <w:p w14:paraId="626502A9" w14:textId="7F7A4010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8</w:t>
            </w:r>
          </w:p>
        </w:tc>
        <w:tc>
          <w:tcPr>
            <w:tcW w:w="1755" w:type="dxa"/>
            <w:shd w:val="clear" w:color="auto" w:fill="auto"/>
          </w:tcPr>
          <w:p w14:paraId="5823EC1A" w14:textId="4BE9F6BB" w:rsidR="00F44330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7525920F" w14:textId="0FF8AFD5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3D6149E0" w14:textId="527E4855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5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585BFD1A" w14:textId="3E7D58AF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5C09A968" w14:textId="30793281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40F43E9C" w14:textId="77777777" w:rsidTr="001A03E2">
        <w:tc>
          <w:tcPr>
            <w:tcW w:w="1105" w:type="dxa"/>
            <w:shd w:val="clear" w:color="auto" w:fill="auto"/>
            <w:vAlign w:val="center"/>
          </w:tcPr>
          <w:p w14:paraId="72E2268C" w14:textId="6CDA62F7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9</w:t>
            </w:r>
          </w:p>
        </w:tc>
        <w:tc>
          <w:tcPr>
            <w:tcW w:w="1755" w:type="dxa"/>
            <w:shd w:val="clear" w:color="auto" w:fill="auto"/>
          </w:tcPr>
          <w:p w14:paraId="68EDB0C8" w14:textId="73CC476A" w:rsidR="00F44330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01A3E677" w14:textId="3579CFC8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07CD15BC" w14:textId="31BDBA63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61C7911B" w14:textId="71EEBC3E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4016ACE9" w14:textId="5A824EC9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3EE749A6" w14:textId="77777777" w:rsidTr="001A03E2">
        <w:tc>
          <w:tcPr>
            <w:tcW w:w="1105" w:type="dxa"/>
            <w:shd w:val="clear" w:color="auto" w:fill="auto"/>
            <w:vAlign w:val="center"/>
          </w:tcPr>
          <w:p w14:paraId="43F3B566" w14:textId="2CE31FFC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0</w:t>
            </w:r>
          </w:p>
        </w:tc>
        <w:tc>
          <w:tcPr>
            <w:tcW w:w="1755" w:type="dxa"/>
            <w:shd w:val="clear" w:color="auto" w:fill="auto"/>
          </w:tcPr>
          <w:p w14:paraId="7782D79A" w14:textId="1E6D31F9" w:rsidR="00F44330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71962F12" w14:textId="204EDBD1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2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2998B6C2" w14:textId="0C53AF87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62A7F5A2" w14:textId="2E8E0304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60873ACA" w14:textId="0F0C64B5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F44330" w:rsidRPr="00181E5D" w14:paraId="0F80CEB5" w14:textId="77777777" w:rsidTr="001A03E2">
        <w:tc>
          <w:tcPr>
            <w:tcW w:w="1105" w:type="dxa"/>
            <w:shd w:val="clear" w:color="auto" w:fill="auto"/>
            <w:vAlign w:val="center"/>
          </w:tcPr>
          <w:p w14:paraId="5A0D4F01" w14:textId="563CC371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1</w:t>
            </w:r>
          </w:p>
        </w:tc>
        <w:tc>
          <w:tcPr>
            <w:tcW w:w="1755" w:type="dxa"/>
            <w:shd w:val="clear" w:color="auto" w:fill="auto"/>
          </w:tcPr>
          <w:p w14:paraId="4B9CBD2B" w14:textId="3FC8997F" w:rsidR="00F44330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711F25C" w14:textId="1842B6F9" w:rsidR="00F44330" w:rsidRPr="00181E5D" w:rsidRDefault="006C6FBA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5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668BA828" w14:textId="2F62797B" w:rsidR="00F44330" w:rsidRPr="00181E5D" w:rsidRDefault="006C6FBA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65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16BF0696" w14:textId="7B26A8B8" w:rsidR="00F44330" w:rsidRPr="00181E5D" w:rsidRDefault="006C6FBA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396C6C3A" w14:textId="5C50CE95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F44330" w:rsidRPr="00181E5D" w14:paraId="3C62FB02" w14:textId="77777777" w:rsidTr="001A03E2">
        <w:tc>
          <w:tcPr>
            <w:tcW w:w="1105" w:type="dxa"/>
            <w:shd w:val="clear" w:color="auto" w:fill="auto"/>
            <w:vAlign w:val="center"/>
          </w:tcPr>
          <w:p w14:paraId="136EFA4C" w14:textId="28924DDA" w:rsidR="00F44330" w:rsidRPr="00181E5D" w:rsidRDefault="00F44330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2</w:t>
            </w:r>
          </w:p>
        </w:tc>
        <w:tc>
          <w:tcPr>
            <w:tcW w:w="1755" w:type="dxa"/>
            <w:shd w:val="clear" w:color="auto" w:fill="auto"/>
          </w:tcPr>
          <w:p w14:paraId="2384E15F" w14:textId="1D8E9BD8" w:rsidR="00F44330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BC6AFFC" w14:textId="0FC17FB0" w:rsidR="00F44330" w:rsidRPr="00181E5D" w:rsidRDefault="00F44330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05A3269" w14:textId="0D4C2E1A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2F4CB425" w14:textId="0674552B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2CA7CCA7" w14:textId="438D2774" w:rsidR="00F44330" w:rsidRPr="00181E5D" w:rsidRDefault="00F44330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47C4795A" w14:textId="77777777" w:rsidTr="001A03E2">
        <w:tc>
          <w:tcPr>
            <w:tcW w:w="1105" w:type="dxa"/>
            <w:shd w:val="clear" w:color="auto" w:fill="auto"/>
            <w:vAlign w:val="center"/>
          </w:tcPr>
          <w:p w14:paraId="673B6250" w14:textId="0BD1E424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3</w:t>
            </w:r>
          </w:p>
        </w:tc>
        <w:tc>
          <w:tcPr>
            <w:tcW w:w="1755" w:type="dxa"/>
            <w:shd w:val="clear" w:color="auto" w:fill="auto"/>
          </w:tcPr>
          <w:p w14:paraId="6C3775B2" w14:textId="6A67749F" w:rsidR="00633E38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26AB1751" w14:textId="0E29F147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0CAA3667" w14:textId="7A19ED1B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78F5B4D4" w14:textId="591090DF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052717B0" w14:textId="713BF535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0B5796EC" w14:textId="77777777" w:rsidTr="001A03E2">
        <w:tc>
          <w:tcPr>
            <w:tcW w:w="1105" w:type="dxa"/>
            <w:shd w:val="clear" w:color="auto" w:fill="auto"/>
            <w:vAlign w:val="center"/>
          </w:tcPr>
          <w:p w14:paraId="374530BB" w14:textId="1ADB8D8C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4</w:t>
            </w:r>
          </w:p>
        </w:tc>
        <w:tc>
          <w:tcPr>
            <w:tcW w:w="1755" w:type="dxa"/>
            <w:shd w:val="clear" w:color="auto" w:fill="auto"/>
          </w:tcPr>
          <w:p w14:paraId="746B376B" w14:textId="2BA16594" w:rsidR="00633E38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039FAA2" w14:textId="73D203CE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B50EEF1" w14:textId="5AE8EEC5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4AEB8870" w14:textId="7BD249E8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48DE1850" w14:textId="0D9CE60E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121DD8B7" w14:textId="77777777" w:rsidTr="001A03E2">
        <w:tc>
          <w:tcPr>
            <w:tcW w:w="1105" w:type="dxa"/>
            <w:shd w:val="clear" w:color="auto" w:fill="auto"/>
            <w:vAlign w:val="center"/>
          </w:tcPr>
          <w:p w14:paraId="223FE67C" w14:textId="00363D74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5</w:t>
            </w:r>
          </w:p>
        </w:tc>
        <w:tc>
          <w:tcPr>
            <w:tcW w:w="1755" w:type="dxa"/>
            <w:shd w:val="clear" w:color="auto" w:fill="auto"/>
          </w:tcPr>
          <w:p w14:paraId="0879FA0B" w14:textId="407A07EC" w:rsidR="00633E38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4A7A270D" w14:textId="3BE046B6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4B38FA42" w14:textId="2605771B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63E59C54" w14:textId="2F03468D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7AAB20FF" w14:textId="0AF7341A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6E0BB890" w14:textId="77777777" w:rsidTr="001A03E2">
        <w:tc>
          <w:tcPr>
            <w:tcW w:w="1105" w:type="dxa"/>
            <w:shd w:val="clear" w:color="auto" w:fill="auto"/>
            <w:vAlign w:val="center"/>
          </w:tcPr>
          <w:p w14:paraId="44080D36" w14:textId="6CC28C25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6</w:t>
            </w:r>
          </w:p>
        </w:tc>
        <w:tc>
          <w:tcPr>
            <w:tcW w:w="1755" w:type="dxa"/>
            <w:shd w:val="clear" w:color="auto" w:fill="auto"/>
          </w:tcPr>
          <w:p w14:paraId="03EF9BD9" w14:textId="65F45930" w:rsidR="00633E38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A3A9566" w14:textId="7E87652B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4821B0F" w14:textId="2B411B08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1E54E059" w14:textId="40D696AD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392F7E44" w14:textId="5BAAB219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1A87A98F" w14:textId="77777777" w:rsidTr="001A03E2">
        <w:tc>
          <w:tcPr>
            <w:tcW w:w="1105" w:type="dxa"/>
            <w:shd w:val="clear" w:color="auto" w:fill="auto"/>
            <w:vAlign w:val="center"/>
          </w:tcPr>
          <w:p w14:paraId="785D75BE" w14:textId="1E272D71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7</w:t>
            </w:r>
          </w:p>
        </w:tc>
        <w:tc>
          <w:tcPr>
            <w:tcW w:w="1755" w:type="dxa"/>
            <w:shd w:val="clear" w:color="auto" w:fill="auto"/>
          </w:tcPr>
          <w:p w14:paraId="347AE89E" w14:textId="453FC3B2" w:rsidR="00633E38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A3AD322" w14:textId="6006F7C7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6DC2A21B" w14:textId="065C822F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5ED1CF15" w14:textId="6630E876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32023A69" w14:textId="1B91B267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6A01CB6D" w14:textId="77777777" w:rsidTr="001A03E2">
        <w:tc>
          <w:tcPr>
            <w:tcW w:w="1105" w:type="dxa"/>
            <w:shd w:val="clear" w:color="auto" w:fill="auto"/>
            <w:vAlign w:val="center"/>
          </w:tcPr>
          <w:p w14:paraId="11D052BA" w14:textId="4DD0A6A9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8</w:t>
            </w:r>
          </w:p>
        </w:tc>
        <w:tc>
          <w:tcPr>
            <w:tcW w:w="1755" w:type="dxa"/>
            <w:shd w:val="clear" w:color="auto" w:fill="auto"/>
          </w:tcPr>
          <w:p w14:paraId="00026CA3" w14:textId="41F5C915" w:rsidR="00633E38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780E4C21" w14:textId="5896789C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78B808E" w14:textId="1F9DE2FF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1DCFA4E0" w14:textId="3C469CC5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41F4DE52" w14:textId="052B292C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71AD1698" w14:textId="77777777" w:rsidTr="001A03E2">
        <w:tc>
          <w:tcPr>
            <w:tcW w:w="1105" w:type="dxa"/>
            <w:shd w:val="clear" w:color="auto" w:fill="auto"/>
            <w:vAlign w:val="center"/>
          </w:tcPr>
          <w:p w14:paraId="07CFF764" w14:textId="37B41579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9</w:t>
            </w:r>
          </w:p>
        </w:tc>
        <w:tc>
          <w:tcPr>
            <w:tcW w:w="1755" w:type="dxa"/>
            <w:shd w:val="clear" w:color="auto" w:fill="auto"/>
          </w:tcPr>
          <w:p w14:paraId="50525A52" w14:textId="18843C1F" w:rsidR="00633E38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025FCEF7" w14:textId="12A88ABE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30937EAC" w14:textId="66DF4EF2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256F5505" w14:textId="1527A552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3B1D64B4" w14:textId="526633AC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017BD979" w14:textId="77777777" w:rsidTr="001A03E2">
        <w:tc>
          <w:tcPr>
            <w:tcW w:w="1105" w:type="dxa"/>
            <w:shd w:val="clear" w:color="auto" w:fill="auto"/>
            <w:vAlign w:val="center"/>
          </w:tcPr>
          <w:p w14:paraId="618F97D8" w14:textId="07366EF6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0</w:t>
            </w:r>
          </w:p>
        </w:tc>
        <w:tc>
          <w:tcPr>
            <w:tcW w:w="1755" w:type="dxa"/>
            <w:shd w:val="clear" w:color="auto" w:fill="auto"/>
          </w:tcPr>
          <w:p w14:paraId="5CC12AFC" w14:textId="327477A2" w:rsidR="00633E38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799AE680" w14:textId="6ABA3C5B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4689BE5A" w14:textId="05AA57E3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2D58544B" w14:textId="6CA500B8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30A693AB" w14:textId="67AF75CC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0B74EBA9" w14:textId="77777777" w:rsidTr="001A03E2">
        <w:tc>
          <w:tcPr>
            <w:tcW w:w="1105" w:type="dxa"/>
            <w:shd w:val="clear" w:color="auto" w:fill="auto"/>
            <w:vAlign w:val="center"/>
          </w:tcPr>
          <w:p w14:paraId="68E548C4" w14:textId="415C1720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1</w:t>
            </w:r>
          </w:p>
        </w:tc>
        <w:tc>
          <w:tcPr>
            <w:tcW w:w="1755" w:type="dxa"/>
            <w:shd w:val="clear" w:color="auto" w:fill="auto"/>
          </w:tcPr>
          <w:p w14:paraId="3F2567F0" w14:textId="42AB3A88" w:rsidR="00633E38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91128C6" w14:textId="04EFF9F3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4255EB74" w14:textId="05549228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75368B77" w14:textId="6A2B5FBF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48915BA0" w14:textId="19F12BDC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3E8D466F" w14:textId="77777777" w:rsidTr="001A03E2">
        <w:tc>
          <w:tcPr>
            <w:tcW w:w="1105" w:type="dxa"/>
            <w:shd w:val="clear" w:color="auto" w:fill="auto"/>
            <w:vAlign w:val="center"/>
          </w:tcPr>
          <w:p w14:paraId="10B81660" w14:textId="77698ED5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2</w:t>
            </w:r>
          </w:p>
        </w:tc>
        <w:tc>
          <w:tcPr>
            <w:tcW w:w="1755" w:type="dxa"/>
            <w:shd w:val="clear" w:color="auto" w:fill="auto"/>
          </w:tcPr>
          <w:p w14:paraId="013F29EF" w14:textId="7ACEDA95" w:rsidR="00633E38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F386D1E" w14:textId="51724888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62BF1A0C" w14:textId="5E3953C1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5857375E" w14:textId="355322FE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24F3F867" w14:textId="751CB420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1D9FAEB8" w14:textId="77777777" w:rsidTr="001A03E2">
        <w:tc>
          <w:tcPr>
            <w:tcW w:w="1105" w:type="dxa"/>
            <w:shd w:val="clear" w:color="auto" w:fill="auto"/>
            <w:vAlign w:val="center"/>
          </w:tcPr>
          <w:p w14:paraId="33B14828" w14:textId="6F71F3BA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3</w:t>
            </w:r>
          </w:p>
        </w:tc>
        <w:tc>
          <w:tcPr>
            <w:tcW w:w="1755" w:type="dxa"/>
            <w:shd w:val="clear" w:color="auto" w:fill="auto"/>
          </w:tcPr>
          <w:p w14:paraId="3329ED57" w14:textId="477E8BD9" w:rsidR="00633E38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A82EF08" w14:textId="01A02787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3C18EA3C" w14:textId="78190A61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22DEE1F4" w14:textId="623A1F26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5B8F2588" w14:textId="372D90AD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58D52A29" w14:textId="77777777" w:rsidTr="001A03E2">
        <w:tc>
          <w:tcPr>
            <w:tcW w:w="1105" w:type="dxa"/>
            <w:shd w:val="clear" w:color="auto" w:fill="auto"/>
            <w:vAlign w:val="center"/>
          </w:tcPr>
          <w:p w14:paraId="6840F34E" w14:textId="3C75EC2E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lastRenderedPageBreak/>
              <w:t>44</w:t>
            </w:r>
          </w:p>
        </w:tc>
        <w:tc>
          <w:tcPr>
            <w:tcW w:w="1755" w:type="dxa"/>
            <w:shd w:val="clear" w:color="auto" w:fill="auto"/>
          </w:tcPr>
          <w:p w14:paraId="1EC2DCCB" w14:textId="243AA423" w:rsidR="00633E38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49D08FA" w14:textId="12F26C64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076E1F43" w14:textId="7934FD55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26B208E9" w14:textId="12FA1613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170C95A2" w14:textId="14A85CC8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4D8F570E" w14:textId="77777777" w:rsidTr="001A03E2">
        <w:tc>
          <w:tcPr>
            <w:tcW w:w="1105" w:type="dxa"/>
            <w:shd w:val="clear" w:color="auto" w:fill="auto"/>
            <w:vAlign w:val="center"/>
          </w:tcPr>
          <w:p w14:paraId="24115023" w14:textId="4B58D75C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5</w:t>
            </w:r>
          </w:p>
        </w:tc>
        <w:tc>
          <w:tcPr>
            <w:tcW w:w="1755" w:type="dxa"/>
            <w:shd w:val="clear" w:color="auto" w:fill="auto"/>
          </w:tcPr>
          <w:p w14:paraId="473C2748" w14:textId="76746EEE" w:rsidR="00633E38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9BBC374" w14:textId="2A4AD32B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63463239" w14:textId="1393DDEF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1701A2EE" w14:textId="25115059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34D43F5B" w14:textId="7E7D8255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4BAD1963" w14:textId="77777777" w:rsidTr="001A03E2">
        <w:tc>
          <w:tcPr>
            <w:tcW w:w="1105" w:type="dxa"/>
            <w:shd w:val="clear" w:color="auto" w:fill="auto"/>
            <w:vAlign w:val="center"/>
          </w:tcPr>
          <w:p w14:paraId="2B51E64D" w14:textId="6F2A1224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6</w:t>
            </w:r>
          </w:p>
        </w:tc>
        <w:tc>
          <w:tcPr>
            <w:tcW w:w="1755" w:type="dxa"/>
            <w:shd w:val="clear" w:color="auto" w:fill="auto"/>
          </w:tcPr>
          <w:p w14:paraId="7FFCD795" w14:textId="712280F6" w:rsidR="00633E38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21E77780" w14:textId="3C06E517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47E03374" w14:textId="6F8F807D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7F22CDB1" w14:textId="37234651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7539F65C" w14:textId="41A7E7DE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015B3A5E" w14:textId="77777777" w:rsidTr="001A03E2">
        <w:tc>
          <w:tcPr>
            <w:tcW w:w="1105" w:type="dxa"/>
            <w:shd w:val="clear" w:color="auto" w:fill="auto"/>
            <w:vAlign w:val="center"/>
          </w:tcPr>
          <w:p w14:paraId="5D595DE9" w14:textId="1EC9538F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7</w:t>
            </w:r>
          </w:p>
        </w:tc>
        <w:tc>
          <w:tcPr>
            <w:tcW w:w="1755" w:type="dxa"/>
            <w:shd w:val="clear" w:color="auto" w:fill="auto"/>
          </w:tcPr>
          <w:p w14:paraId="48749B58" w14:textId="6E02290A" w:rsidR="00633E38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3C7867CB" w14:textId="2C9752E1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7232B501" w14:textId="44534D3B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1E56D489" w14:textId="4187888A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04245846" w14:textId="023CB64D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24159399" w14:textId="77777777" w:rsidTr="001A03E2">
        <w:tc>
          <w:tcPr>
            <w:tcW w:w="1105" w:type="dxa"/>
            <w:shd w:val="clear" w:color="auto" w:fill="auto"/>
            <w:vAlign w:val="center"/>
          </w:tcPr>
          <w:p w14:paraId="154B46F6" w14:textId="3354D6FB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8</w:t>
            </w:r>
          </w:p>
        </w:tc>
        <w:tc>
          <w:tcPr>
            <w:tcW w:w="1755" w:type="dxa"/>
            <w:shd w:val="clear" w:color="auto" w:fill="auto"/>
          </w:tcPr>
          <w:p w14:paraId="03EE1660" w14:textId="08ED81CB" w:rsidR="00633E38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5FDD0D88" w14:textId="58C826EF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3E5CFE23" w14:textId="118A912B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108E557E" w14:textId="521E1EEF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3F726EE8" w14:textId="573884F4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14E5FE8A" w14:textId="77777777" w:rsidTr="001A03E2">
        <w:tc>
          <w:tcPr>
            <w:tcW w:w="1105" w:type="dxa"/>
            <w:shd w:val="clear" w:color="auto" w:fill="auto"/>
            <w:vAlign w:val="center"/>
          </w:tcPr>
          <w:p w14:paraId="07906D93" w14:textId="235FEADA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9</w:t>
            </w:r>
          </w:p>
        </w:tc>
        <w:tc>
          <w:tcPr>
            <w:tcW w:w="1755" w:type="dxa"/>
            <w:shd w:val="clear" w:color="auto" w:fill="auto"/>
          </w:tcPr>
          <w:p w14:paraId="4AC844F8" w14:textId="16253B64" w:rsidR="00633E38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000AAA26" w14:textId="31C178B9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342E354B" w14:textId="66412EA4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6BBF4EA5" w14:textId="68477CA4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2538F399" w14:textId="1F965409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67EB88CB" w14:textId="77777777" w:rsidTr="001A03E2">
        <w:tc>
          <w:tcPr>
            <w:tcW w:w="1105" w:type="dxa"/>
            <w:shd w:val="clear" w:color="auto" w:fill="auto"/>
            <w:vAlign w:val="center"/>
          </w:tcPr>
          <w:p w14:paraId="48FF253A" w14:textId="5D3AB973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0</w:t>
            </w:r>
          </w:p>
        </w:tc>
        <w:tc>
          <w:tcPr>
            <w:tcW w:w="1755" w:type="dxa"/>
            <w:shd w:val="clear" w:color="auto" w:fill="auto"/>
          </w:tcPr>
          <w:p w14:paraId="7F43FE27" w14:textId="1E6CE6E6" w:rsidR="00633E38" w:rsidRPr="00181E5D" w:rsidRDefault="006C6FBA" w:rsidP="006C6FBA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LFL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6E7A276F" w14:textId="30E964B1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F47C489" w14:textId="04C8B412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5F4B954F" w14:textId="61349019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71ABD3DC" w14:textId="6FAF897F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</w:tr>
      <w:tr w:rsidR="00633E38" w:rsidRPr="00181E5D" w14:paraId="4C307644" w14:textId="77777777" w:rsidTr="001A03E2">
        <w:tc>
          <w:tcPr>
            <w:tcW w:w="1105" w:type="dxa"/>
            <w:shd w:val="clear" w:color="auto" w:fill="auto"/>
            <w:vAlign w:val="center"/>
          </w:tcPr>
          <w:p w14:paraId="314853D3" w14:textId="02A25D1A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1</w:t>
            </w:r>
          </w:p>
        </w:tc>
        <w:tc>
          <w:tcPr>
            <w:tcW w:w="1755" w:type="dxa"/>
            <w:shd w:val="clear" w:color="auto" w:fill="auto"/>
          </w:tcPr>
          <w:p w14:paraId="3EC49AFF" w14:textId="5F5FC7B9" w:rsidR="00633E38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177AFE35" w14:textId="29DA5ABB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6476FB5D" w14:textId="38D778D3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1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4395FCE5" w14:textId="3EA46D61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6C13BC6C" w14:textId="6C6C8FBE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  <w:tr w:rsidR="00633E38" w:rsidRPr="00181E5D" w14:paraId="54698E0B" w14:textId="77777777" w:rsidTr="001A03E2">
        <w:tc>
          <w:tcPr>
            <w:tcW w:w="1105" w:type="dxa"/>
            <w:shd w:val="clear" w:color="auto" w:fill="auto"/>
            <w:vAlign w:val="center"/>
          </w:tcPr>
          <w:p w14:paraId="173BFF4A" w14:textId="3EFB6DA7" w:rsidR="00633E38" w:rsidRPr="00181E5D" w:rsidRDefault="00633E38" w:rsidP="00633E38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2</w:t>
            </w:r>
          </w:p>
        </w:tc>
        <w:tc>
          <w:tcPr>
            <w:tcW w:w="1755" w:type="dxa"/>
            <w:shd w:val="clear" w:color="auto" w:fill="auto"/>
          </w:tcPr>
          <w:p w14:paraId="73BD8316" w14:textId="053FF845" w:rsidR="00633E38" w:rsidRPr="00181E5D" w:rsidRDefault="006C6FBA" w:rsidP="000708C4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EBUS-</w:t>
            </w:r>
            <w:r w:rsidR="000708C4" w:rsidRPr="00181E5D">
              <w:rPr>
                <w:rFonts w:cs="Times New Roman"/>
              </w:rPr>
              <w:t>TB</w:t>
            </w:r>
            <w:r w:rsidRPr="00181E5D">
              <w:rPr>
                <w:rFonts w:cs="Times New Roman"/>
              </w:rPr>
              <w:t>NA</w:t>
            </w:r>
          </w:p>
        </w:tc>
        <w:tc>
          <w:tcPr>
            <w:tcW w:w="1793" w:type="dxa"/>
            <w:shd w:val="clear" w:color="auto" w:fill="auto"/>
            <w:vAlign w:val="center"/>
          </w:tcPr>
          <w:p w14:paraId="485ACE97" w14:textId="4EAA7CCE" w:rsidR="00633E38" w:rsidRPr="00181E5D" w:rsidRDefault="00633E38" w:rsidP="00F44330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800" w:type="dxa"/>
            <w:shd w:val="clear" w:color="auto" w:fill="auto"/>
            <w:vAlign w:val="center"/>
          </w:tcPr>
          <w:p w14:paraId="5EB44A66" w14:textId="7D82BC34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3</w:t>
            </w:r>
          </w:p>
        </w:tc>
        <w:tc>
          <w:tcPr>
            <w:tcW w:w="1516" w:type="dxa"/>
            <w:shd w:val="clear" w:color="auto" w:fill="auto"/>
            <w:vAlign w:val="center"/>
          </w:tcPr>
          <w:p w14:paraId="45971933" w14:textId="354CB3F0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Yes</w:t>
            </w:r>
          </w:p>
        </w:tc>
        <w:tc>
          <w:tcPr>
            <w:tcW w:w="1381" w:type="dxa"/>
            <w:shd w:val="clear" w:color="auto" w:fill="auto"/>
            <w:vAlign w:val="center"/>
          </w:tcPr>
          <w:p w14:paraId="50AE93D1" w14:textId="4099DCF1" w:rsidR="00633E38" w:rsidRPr="00181E5D" w:rsidRDefault="00633E38" w:rsidP="00633E38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</w:rPr>
              <w:t>No</w:t>
            </w:r>
          </w:p>
        </w:tc>
      </w:tr>
    </w:tbl>
    <w:p w14:paraId="70EE9C9F" w14:textId="6B32C660" w:rsidR="00620031" w:rsidRPr="00181E5D" w:rsidRDefault="00570B2F" w:rsidP="00185E9F">
      <w:pPr>
        <w:rPr>
          <w:rFonts w:cs="Times New Roman"/>
        </w:rPr>
      </w:pPr>
      <w:r w:rsidRPr="00181E5D">
        <w:rPr>
          <w:rFonts w:cs="Times New Roman"/>
        </w:rPr>
        <w:t xml:space="preserve">Abbreviations: </w:t>
      </w:r>
      <w:r w:rsidR="00862F6F" w:rsidRPr="00181E5D">
        <w:rPr>
          <w:rFonts w:cs="Times New Roman"/>
        </w:rPr>
        <w:t xml:space="preserve">PLFL – pleural </w:t>
      </w:r>
      <w:r w:rsidR="00185E9F" w:rsidRPr="00181E5D">
        <w:rPr>
          <w:rFonts w:cs="Times New Roman"/>
        </w:rPr>
        <w:t>fluid,</w:t>
      </w:r>
      <w:r w:rsidR="00862F6F" w:rsidRPr="00181E5D">
        <w:rPr>
          <w:rFonts w:cs="Times New Roman"/>
        </w:rPr>
        <w:t xml:space="preserve"> </w:t>
      </w:r>
      <w:r w:rsidRPr="00181E5D">
        <w:rPr>
          <w:rFonts w:cs="Times New Roman"/>
        </w:rPr>
        <w:t>PD-L1 – programmed death ligand</w:t>
      </w:r>
      <w:r w:rsidR="00185E9F" w:rsidRPr="00181E5D">
        <w:rPr>
          <w:rFonts w:cs="Times New Roman"/>
        </w:rPr>
        <w:t xml:space="preserve">, EBUS-TBNA – </w:t>
      </w:r>
      <w:r w:rsidR="00185E9F" w:rsidRPr="00181E5D">
        <w:rPr>
          <w:rFonts w:cs="Times New Roman"/>
          <w:bCs/>
        </w:rPr>
        <w:t>endobronchial ultrasound-guided transbronchial needle aspiration</w:t>
      </w:r>
      <w:r w:rsidRPr="00181E5D">
        <w:rPr>
          <w:rFonts w:cs="Times New Roman"/>
        </w:rPr>
        <w:t xml:space="preserve"> </w:t>
      </w:r>
    </w:p>
    <w:p w14:paraId="6D30E3FC" w14:textId="285846FD" w:rsidR="00620031" w:rsidRDefault="00620031" w:rsidP="00620031">
      <w:pPr>
        <w:spacing w:line="480" w:lineRule="auto"/>
      </w:pPr>
    </w:p>
    <w:p w14:paraId="5DA820BD" w14:textId="15FCE1C8" w:rsidR="008E37FA" w:rsidRDefault="008E37FA" w:rsidP="00620031">
      <w:pPr>
        <w:spacing w:line="480" w:lineRule="auto"/>
      </w:pPr>
    </w:p>
    <w:p w14:paraId="216E7772" w14:textId="25E91653" w:rsidR="008E37FA" w:rsidRDefault="008E37FA" w:rsidP="00620031">
      <w:pPr>
        <w:spacing w:line="480" w:lineRule="auto"/>
      </w:pPr>
    </w:p>
    <w:p w14:paraId="7A0A33AF" w14:textId="746DAFFD" w:rsidR="008E37FA" w:rsidRDefault="008E37FA" w:rsidP="00620031">
      <w:pPr>
        <w:spacing w:line="480" w:lineRule="auto"/>
      </w:pPr>
    </w:p>
    <w:p w14:paraId="2F058103" w14:textId="01330C90" w:rsidR="008E37FA" w:rsidRDefault="008E37FA" w:rsidP="00620031">
      <w:pPr>
        <w:spacing w:line="480" w:lineRule="auto"/>
      </w:pPr>
    </w:p>
    <w:p w14:paraId="1E7593D5" w14:textId="1FB5099B" w:rsidR="008E37FA" w:rsidRDefault="008E37FA" w:rsidP="00620031">
      <w:pPr>
        <w:spacing w:line="480" w:lineRule="auto"/>
      </w:pPr>
    </w:p>
    <w:p w14:paraId="7F3E3943" w14:textId="1127BF82" w:rsidR="008E37FA" w:rsidRDefault="008E37FA" w:rsidP="00620031">
      <w:pPr>
        <w:spacing w:line="480" w:lineRule="auto"/>
      </w:pPr>
    </w:p>
    <w:p w14:paraId="3CEA9958" w14:textId="0F09AAE0" w:rsidR="008E37FA" w:rsidRDefault="008E37FA" w:rsidP="00620031">
      <w:pPr>
        <w:spacing w:line="480" w:lineRule="auto"/>
      </w:pPr>
    </w:p>
    <w:p w14:paraId="00ED080E" w14:textId="205AA8CD" w:rsidR="008E37FA" w:rsidRDefault="008E37FA" w:rsidP="00620031">
      <w:pPr>
        <w:spacing w:line="480" w:lineRule="auto"/>
      </w:pPr>
    </w:p>
    <w:p w14:paraId="510A7E4A" w14:textId="1A9BBC9B" w:rsidR="008E37FA" w:rsidRDefault="008E37FA" w:rsidP="00620031">
      <w:pPr>
        <w:spacing w:line="480" w:lineRule="auto"/>
      </w:pPr>
    </w:p>
    <w:p w14:paraId="639F4EB0" w14:textId="719AA19B" w:rsidR="008E37FA" w:rsidRDefault="008E37FA" w:rsidP="00620031">
      <w:pPr>
        <w:spacing w:line="480" w:lineRule="auto"/>
      </w:pPr>
    </w:p>
    <w:p w14:paraId="5436B82F" w14:textId="5244CD19" w:rsidR="008E37FA" w:rsidRDefault="008E37FA" w:rsidP="00620031">
      <w:pPr>
        <w:spacing w:line="480" w:lineRule="auto"/>
      </w:pPr>
    </w:p>
    <w:p w14:paraId="347D12BF" w14:textId="3D44FAFC" w:rsidR="008E37FA" w:rsidRDefault="008E37FA" w:rsidP="00620031">
      <w:pPr>
        <w:spacing w:line="480" w:lineRule="auto"/>
      </w:pPr>
    </w:p>
    <w:p w14:paraId="1A5D67F8" w14:textId="0C6A6772" w:rsidR="008E37FA" w:rsidRDefault="008E37FA" w:rsidP="00620031">
      <w:pPr>
        <w:spacing w:line="480" w:lineRule="auto"/>
      </w:pPr>
    </w:p>
    <w:p w14:paraId="690F256D" w14:textId="051BBC77" w:rsidR="008E37FA" w:rsidRDefault="008E37FA" w:rsidP="00620031">
      <w:pPr>
        <w:spacing w:line="480" w:lineRule="auto"/>
      </w:pPr>
    </w:p>
    <w:p w14:paraId="1419C9FF" w14:textId="3C66E7EB" w:rsidR="008E37FA" w:rsidRDefault="008E37FA" w:rsidP="00620031">
      <w:pPr>
        <w:spacing w:line="480" w:lineRule="auto"/>
      </w:pPr>
    </w:p>
    <w:p w14:paraId="52DC099F" w14:textId="5E69FE23" w:rsidR="008E37FA" w:rsidRDefault="008E37FA" w:rsidP="00620031">
      <w:pPr>
        <w:spacing w:line="480" w:lineRule="auto"/>
      </w:pPr>
    </w:p>
    <w:p w14:paraId="23477BB4" w14:textId="08616CF4" w:rsidR="008E37FA" w:rsidRDefault="008E37FA" w:rsidP="00620031">
      <w:pPr>
        <w:spacing w:line="480" w:lineRule="auto"/>
      </w:pPr>
    </w:p>
    <w:p w14:paraId="1C9D87D6" w14:textId="6270E33F" w:rsidR="008E37FA" w:rsidRDefault="008E37FA" w:rsidP="00620031">
      <w:pPr>
        <w:spacing w:line="480" w:lineRule="auto"/>
      </w:pPr>
    </w:p>
    <w:p w14:paraId="1FCAE52B" w14:textId="45C67112" w:rsidR="008E37FA" w:rsidRDefault="008E37FA" w:rsidP="00620031">
      <w:pPr>
        <w:spacing w:line="480" w:lineRule="auto"/>
      </w:pPr>
    </w:p>
    <w:p w14:paraId="22AEA53E" w14:textId="2A0FC05C" w:rsidR="009F27D7" w:rsidRPr="00181E5D" w:rsidRDefault="009F27D7" w:rsidP="009F27D7">
      <w:pPr>
        <w:spacing w:line="480" w:lineRule="auto"/>
        <w:rPr>
          <w:rFonts w:cs="Times New Roman"/>
          <w:b/>
          <w:bCs/>
          <w:sz w:val="24"/>
          <w:szCs w:val="24"/>
        </w:rPr>
      </w:pPr>
      <w:r w:rsidRPr="00181E5D">
        <w:rPr>
          <w:rFonts w:cs="Times New Roman"/>
          <w:b/>
          <w:bCs/>
          <w:sz w:val="24"/>
          <w:szCs w:val="24"/>
        </w:rPr>
        <w:lastRenderedPageBreak/>
        <w:t xml:space="preserve">Supplemental Table 5 – </w:t>
      </w:r>
      <w:r w:rsidR="000708C4" w:rsidRPr="00181E5D">
        <w:rPr>
          <w:rFonts w:cs="Times New Roman"/>
          <w:b/>
          <w:bCs/>
          <w:sz w:val="24"/>
          <w:szCs w:val="24"/>
        </w:rPr>
        <w:t xml:space="preserve">Digital image analysis of </w:t>
      </w:r>
      <w:r w:rsidRPr="00181E5D">
        <w:rPr>
          <w:rFonts w:cs="Times New Roman"/>
          <w:b/>
          <w:bCs/>
          <w:sz w:val="24"/>
          <w:szCs w:val="24"/>
        </w:rPr>
        <w:t xml:space="preserve">PD-L1 immunohistochemistry </w:t>
      </w:r>
      <w:r w:rsidR="000708C4" w:rsidRPr="00181E5D">
        <w:rPr>
          <w:rFonts w:cs="Times New Roman"/>
          <w:b/>
          <w:bCs/>
          <w:sz w:val="24"/>
          <w:szCs w:val="24"/>
        </w:rPr>
        <w:t xml:space="preserve">in a subset of </w:t>
      </w:r>
      <w:r w:rsidRPr="00181E5D">
        <w:rPr>
          <w:rFonts w:cs="Times New Roman"/>
          <w:b/>
          <w:bCs/>
          <w:sz w:val="24"/>
          <w:szCs w:val="24"/>
        </w:rPr>
        <w:t>dual</w:t>
      </w:r>
      <w:r w:rsidR="000708C4" w:rsidRPr="00181E5D">
        <w:rPr>
          <w:rFonts w:cs="Times New Roman"/>
          <w:b/>
          <w:bCs/>
          <w:sz w:val="24"/>
          <w:szCs w:val="24"/>
        </w:rPr>
        <w:t>-</w:t>
      </w:r>
      <w:r w:rsidRPr="00181E5D">
        <w:rPr>
          <w:rFonts w:cs="Times New Roman"/>
          <w:b/>
          <w:bCs/>
          <w:sz w:val="24"/>
          <w:szCs w:val="24"/>
        </w:rPr>
        <w:t xml:space="preserve">processed </w:t>
      </w:r>
      <w:r w:rsidR="000708C4" w:rsidRPr="00181E5D">
        <w:rPr>
          <w:rFonts w:cs="Times New Roman"/>
          <w:b/>
          <w:bCs/>
          <w:sz w:val="24"/>
          <w:szCs w:val="24"/>
        </w:rPr>
        <w:t>pleural fluids</w:t>
      </w:r>
      <w:r w:rsidRPr="00181E5D">
        <w:rPr>
          <w:rFonts w:cs="Times New Roman"/>
          <w:b/>
          <w:bCs/>
          <w:sz w:val="24"/>
          <w:szCs w:val="24"/>
        </w:rPr>
        <w:t>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1105"/>
        <w:gridCol w:w="1702"/>
        <w:gridCol w:w="1703"/>
        <w:gridCol w:w="1702"/>
        <w:gridCol w:w="1703"/>
      </w:tblGrid>
      <w:tr w:rsidR="009F27D7" w:rsidRPr="00181E5D" w14:paraId="112F550D" w14:textId="77777777" w:rsidTr="009F27D7">
        <w:tc>
          <w:tcPr>
            <w:tcW w:w="1105" w:type="dxa"/>
            <w:vAlign w:val="center"/>
          </w:tcPr>
          <w:p w14:paraId="5127F89F" w14:textId="77777777" w:rsidR="009F27D7" w:rsidRPr="00181E5D" w:rsidRDefault="009F27D7" w:rsidP="009F27D7">
            <w:pPr>
              <w:rPr>
                <w:rFonts w:cs="Times New Roman"/>
                <w:b/>
                <w:bCs/>
              </w:rPr>
            </w:pPr>
          </w:p>
        </w:tc>
        <w:tc>
          <w:tcPr>
            <w:tcW w:w="3405" w:type="dxa"/>
            <w:gridSpan w:val="2"/>
            <w:vAlign w:val="center"/>
          </w:tcPr>
          <w:p w14:paraId="2F056F6F" w14:textId="2BC27EE1" w:rsidR="009F27D7" w:rsidRPr="00181E5D" w:rsidRDefault="009F27D7" w:rsidP="009F27D7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Percent Positive</w:t>
            </w:r>
          </w:p>
        </w:tc>
        <w:tc>
          <w:tcPr>
            <w:tcW w:w="3405" w:type="dxa"/>
            <w:gridSpan w:val="2"/>
            <w:vAlign w:val="center"/>
          </w:tcPr>
          <w:p w14:paraId="7E90B9A8" w14:textId="3D7946B2" w:rsidR="009F27D7" w:rsidRPr="00181E5D" w:rsidRDefault="009F27D7" w:rsidP="009F27D7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H-Score</w:t>
            </w:r>
          </w:p>
        </w:tc>
      </w:tr>
      <w:tr w:rsidR="009F27D7" w:rsidRPr="00181E5D" w14:paraId="7FBDEE37" w14:textId="77777777" w:rsidTr="009F27D7">
        <w:tc>
          <w:tcPr>
            <w:tcW w:w="1105" w:type="dxa"/>
            <w:shd w:val="clear" w:color="auto" w:fill="auto"/>
            <w:vAlign w:val="center"/>
          </w:tcPr>
          <w:p w14:paraId="5FDE804E" w14:textId="77777777" w:rsidR="009F27D7" w:rsidRPr="00181E5D" w:rsidRDefault="009F27D7" w:rsidP="009F27D7">
            <w:pPr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Case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221C4CFA" w14:textId="4B97BC28" w:rsidR="009F27D7" w:rsidRPr="00181E5D" w:rsidRDefault="009F27D7" w:rsidP="009F27D7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Formalin-fixed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32C1E505" w14:textId="171A2A71" w:rsidR="009F27D7" w:rsidRPr="00181E5D" w:rsidRDefault="009F27D7" w:rsidP="009F27D7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CytoLyt-fixed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537BAE42" w14:textId="33329060" w:rsidR="009F27D7" w:rsidRPr="00181E5D" w:rsidRDefault="009F27D7" w:rsidP="009F27D7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Formalin-fixed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4AD8F1B8" w14:textId="35D99209" w:rsidR="009F27D7" w:rsidRPr="00181E5D" w:rsidRDefault="009F27D7" w:rsidP="009F27D7">
            <w:pPr>
              <w:jc w:val="center"/>
              <w:rPr>
                <w:rFonts w:cs="Times New Roman"/>
                <w:b/>
                <w:bCs/>
              </w:rPr>
            </w:pPr>
            <w:r w:rsidRPr="00181E5D">
              <w:rPr>
                <w:rFonts w:cs="Times New Roman"/>
                <w:b/>
                <w:bCs/>
              </w:rPr>
              <w:t>CytoLyt-fixed</w:t>
            </w:r>
          </w:p>
        </w:tc>
      </w:tr>
      <w:tr w:rsidR="00F97EF3" w:rsidRPr="00181E5D" w14:paraId="3F1A936F" w14:textId="77777777" w:rsidTr="009F27D7">
        <w:tc>
          <w:tcPr>
            <w:tcW w:w="1105" w:type="dxa"/>
            <w:shd w:val="clear" w:color="auto" w:fill="auto"/>
            <w:vAlign w:val="bottom"/>
          </w:tcPr>
          <w:p w14:paraId="3468B409" w14:textId="225C91CE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6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4697C4DE" w14:textId="345444D0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7.6983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47684201" w14:textId="7C3E2E70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9.492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05B8F38A" w14:textId="56A1B609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7.2274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23639A13" w14:textId="527F484C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53.4005</w:t>
            </w:r>
          </w:p>
        </w:tc>
      </w:tr>
      <w:tr w:rsidR="00F97EF3" w:rsidRPr="00181E5D" w14:paraId="5F12F87E" w14:textId="77777777" w:rsidTr="009F27D7">
        <w:tc>
          <w:tcPr>
            <w:tcW w:w="1105" w:type="dxa"/>
            <w:shd w:val="clear" w:color="auto" w:fill="auto"/>
            <w:vAlign w:val="bottom"/>
          </w:tcPr>
          <w:p w14:paraId="7996DC91" w14:textId="763C04BA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7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192484A0" w14:textId="1FE0AE8A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6.4819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2900A952" w14:textId="788889C0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9.3599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196C754D" w14:textId="14D15143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38.7094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70DCBB86" w14:textId="78056FC9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39.3162</w:t>
            </w:r>
          </w:p>
        </w:tc>
      </w:tr>
      <w:tr w:rsidR="00F97EF3" w:rsidRPr="00181E5D" w14:paraId="1EB9FF87" w14:textId="77777777" w:rsidTr="009F27D7">
        <w:tc>
          <w:tcPr>
            <w:tcW w:w="1105" w:type="dxa"/>
            <w:shd w:val="clear" w:color="auto" w:fill="auto"/>
            <w:vAlign w:val="bottom"/>
          </w:tcPr>
          <w:p w14:paraId="75D3DA81" w14:textId="27EBFECD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7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50D1AA3C" w14:textId="0994A8D9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3.064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167C9811" w14:textId="29198FC0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3.9248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44E2769A" w14:textId="3D273096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80.46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3EECD527" w14:textId="039E6C9B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86.4623</w:t>
            </w:r>
          </w:p>
        </w:tc>
      </w:tr>
      <w:tr w:rsidR="00F97EF3" w:rsidRPr="00181E5D" w14:paraId="6225BA90" w14:textId="77777777" w:rsidTr="009F27D7">
        <w:tc>
          <w:tcPr>
            <w:tcW w:w="1105" w:type="dxa"/>
            <w:shd w:val="clear" w:color="auto" w:fill="auto"/>
            <w:vAlign w:val="bottom"/>
          </w:tcPr>
          <w:p w14:paraId="608CA705" w14:textId="05AB8F46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8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37CDB5EC" w14:textId="271E2F9A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55.5556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69C8E564" w14:textId="54AC7C1C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8.53567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5B15122E" w14:textId="237FBBA4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18.018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52675B48" w14:textId="6FB93013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04.6249</w:t>
            </w:r>
          </w:p>
        </w:tc>
      </w:tr>
      <w:tr w:rsidR="00F97EF3" w:rsidRPr="00181E5D" w14:paraId="7CF3C68E" w14:textId="77777777" w:rsidTr="009F27D7">
        <w:tc>
          <w:tcPr>
            <w:tcW w:w="1105" w:type="dxa"/>
            <w:shd w:val="clear" w:color="auto" w:fill="auto"/>
            <w:vAlign w:val="bottom"/>
          </w:tcPr>
          <w:p w14:paraId="5C73053F" w14:textId="317547C8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2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7E09970E" w14:textId="4C14E536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9.7248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50F50226" w14:textId="78222352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2.3844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626054A1" w14:textId="764E518D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2.9664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249B82C0" w14:textId="2E764AD4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50.1217</w:t>
            </w:r>
          </w:p>
        </w:tc>
      </w:tr>
      <w:tr w:rsidR="00F97EF3" w:rsidRPr="00181E5D" w14:paraId="494F7737" w14:textId="77777777" w:rsidTr="009F27D7">
        <w:tc>
          <w:tcPr>
            <w:tcW w:w="1105" w:type="dxa"/>
            <w:shd w:val="clear" w:color="auto" w:fill="auto"/>
            <w:vAlign w:val="bottom"/>
          </w:tcPr>
          <w:p w14:paraId="2F152861" w14:textId="3693B73E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4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6EABE00B" w14:textId="58AA2048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5.7072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52BF0440" w14:textId="50B2093C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6.5574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0512E7A4" w14:textId="359B794C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6.8522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414D30A1" w14:textId="0B217FA9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9.8361</w:t>
            </w:r>
          </w:p>
        </w:tc>
      </w:tr>
      <w:tr w:rsidR="00F97EF3" w:rsidRPr="00181E5D" w14:paraId="6BCC0111" w14:textId="77777777" w:rsidTr="009F27D7">
        <w:tc>
          <w:tcPr>
            <w:tcW w:w="1105" w:type="dxa"/>
            <w:shd w:val="clear" w:color="auto" w:fill="auto"/>
            <w:vAlign w:val="bottom"/>
          </w:tcPr>
          <w:p w14:paraId="089D53F2" w14:textId="2C5A070C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6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1A4DD21F" w14:textId="11A557EE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8.3432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36829CBE" w14:textId="591913CB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8.3019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4BC408AD" w14:textId="288921D1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7.2189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3A8DC504" w14:textId="1F2B254D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5.283</w:t>
            </w:r>
          </w:p>
        </w:tc>
      </w:tr>
      <w:tr w:rsidR="00F97EF3" w:rsidRPr="00181E5D" w14:paraId="7C43E3C5" w14:textId="77777777" w:rsidTr="009F27D7">
        <w:tc>
          <w:tcPr>
            <w:tcW w:w="1105" w:type="dxa"/>
            <w:shd w:val="clear" w:color="auto" w:fill="auto"/>
            <w:vAlign w:val="bottom"/>
          </w:tcPr>
          <w:p w14:paraId="0C51E87C" w14:textId="19EEBC5D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9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54865037" w14:textId="0F2AFCE9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31.6746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3FC039F4" w14:textId="32193A26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33.59937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4C7C15AA" w14:textId="2FE31429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2.654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4F57F44C" w14:textId="5542C992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4.51736</w:t>
            </w:r>
          </w:p>
        </w:tc>
      </w:tr>
      <w:tr w:rsidR="00F97EF3" w:rsidRPr="00181E5D" w14:paraId="01E05C71" w14:textId="77777777" w:rsidTr="009F27D7">
        <w:tc>
          <w:tcPr>
            <w:tcW w:w="1105" w:type="dxa"/>
            <w:shd w:val="clear" w:color="auto" w:fill="auto"/>
            <w:vAlign w:val="bottom"/>
          </w:tcPr>
          <w:p w14:paraId="5385E670" w14:textId="4BE58FF9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38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67AC1100" w14:textId="7F353A00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.22158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4F1520EA" w14:textId="0CD890C2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.900818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789C8AC5" w14:textId="35893C71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.16182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288498A3" w14:textId="7E3BD4A1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3.126987</w:t>
            </w:r>
          </w:p>
        </w:tc>
      </w:tr>
      <w:tr w:rsidR="00F97EF3" w:rsidRPr="00181E5D" w14:paraId="0A281F84" w14:textId="77777777" w:rsidTr="009F27D7">
        <w:tc>
          <w:tcPr>
            <w:tcW w:w="1105" w:type="dxa"/>
            <w:shd w:val="clear" w:color="auto" w:fill="auto"/>
            <w:vAlign w:val="bottom"/>
          </w:tcPr>
          <w:p w14:paraId="17470982" w14:textId="32943051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39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2FA40033" w14:textId="37FF1D84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3.24544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41A876F3" w14:textId="6B362ADB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8.15287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76E81A9F" w14:textId="6CE082D4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5.22876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41523781" w14:textId="58592896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4.4586</w:t>
            </w:r>
          </w:p>
        </w:tc>
      </w:tr>
      <w:tr w:rsidR="00F97EF3" w:rsidRPr="00181E5D" w14:paraId="203A23F0" w14:textId="77777777" w:rsidTr="009F27D7">
        <w:tc>
          <w:tcPr>
            <w:tcW w:w="1105" w:type="dxa"/>
            <w:shd w:val="clear" w:color="auto" w:fill="auto"/>
            <w:vAlign w:val="bottom"/>
          </w:tcPr>
          <w:p w14:paraId="404DC1A7" w14:textId="12FC03FD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2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785C1089" w14:textId="511C332F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3.12835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7EF35C77" w14:textId="1816FF3C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.70709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592F4C5F" w14:textId="7C07FFAA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.96067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0691BE31" w14:textId="6F76E552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.89867</w:t>
            </w:r>
          </w:p>
        </w:tc>
      </w:tr>
      <w:tr w:rsidR="00F97EF3" w:rsidRPr="00181E5D" w14:paraId="7C0961D1" w14:textId="77777777" w:rsidTr="009F27D7">
        <w:tc>
          <w:tcPr>
            <w:tcW w:w="1105" w:type="dxa"/>
            <w:shd w:val="clear" w:color="auto" w:fill="auto"/>
            <w:vAlign w:val="bottom"/>
          </w:tcPr>
          <w:p w14:paraId="71816243" w14:textId="31441E43" w:rsidR="00F97EF3" w:rsidRPr="00181E5D" w:rsidRDefault="00F97EF3" w:rsidP="00F97EF3">
            <w:pPr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43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1B8E0CA1" w14:textId="41E470EF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.46482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33873549" w14:textId="454A5506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1.68914</w:t>
            </w:r>
          </w:p>
        </w:tc>
        <w:tc>
          <w:tcPr>
            <w:tcW w:w="1702" w:type="dxa"/>
            <w:shd w:val="clear" w:color="auto" w:fill="auto"/>
            <w:vAlign w:val="center"/>
          </w:tcPr>
          <w:p w14:paraId="6513FF38" w14:textId="59E81850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.23325</w:t>
            </w:r>
          </w:p>
        </w:tc>
        <w:tc>
          <w:tcPr>
            <w:tcW w:w="1703" w:type="dxa"/>
            <w:shd w:val="clear" w:color="auto" w:fill="auto"/>
            <w:vAlign w:val="center"/>
          </w:tcPr>
          <w:p w14:paraId="4B32EF0B" w14:textId="3F486B08" w:rsidR="00F97EF3" w:rsidRPr="00181E5D" w:rsidRDefault="00F97EF3" w:rsidP="00F97EF3">
            <w:pPr>
              <w:jc w:val="center"/>
              <w:rPr>
                <w:rFonts w:cs="Times New Roman"/>
              </w:rPr>
            </w:pPr>
            <w:r w:rsidRPr="00181E5D">
              <w:rPr>
                <w:rFonts w:cs="Times New Roman"/>
                <w:color w:val="000000"/>
              </w:rPr>
              <w:t>2.79631</w:t>
            </w:r>
          </w:p>
        </w:tc>
      </w:tr>
    </w:tbl>
    <w:p w14:paraId="68ECA032" w14:textId="77777777" w:rsidR="008E37FA" w:rsidRDefault="008E37FA" w:rsidP="00620031">
      <w:pPr>
        <w:spacing w:line="480" w:lineRule="auto"/>
      </w:pPr>
    </w:p>
    <w:p w14:paraId="0C96001C" w14:textId="77777777" w:rsidR="009F27D7" w:rsidRDefault="009F27D7" w:rsidP="00620031">
      <w:pPr>
        <w:spacing w:line="480" w:lineRule="auto"/>
        <w:rPr>
          <w:b/>
          <w:bCs/>
        </w:rPr>
      </w:pPr>
    </w:p>
    <w:p w14:paraId="13EFCD41" w14:textId="77777777" w:rsidR="009F27D7" w:rsidRDefault="009F27D7" w:rsidP="00620031">
      <w:pPr>
        <w:spacing w:line="480" w:lineRule="auto"/>
        <w:rPr>
          <w:b/>
          <w:bCs/>
        </w:rPr>
      </w:pPr>
    </w:p>
    <w:p w14:paraId="6B4DC9A5" w14:textId="77777777" w:rsidR="009F27D7" w:rsidRDefault="009F27D7" w:rsidP="00620031">
      <w:pPr>
        <w:spacing w:line="480" w:lineRule="auto"/>
        <w:rPr>
          <w:b/>
          <w:bCs/>
        </w:rPr>
      </w:pPr>
    </w:p>
    <w:p w14:paraId="35DAC030" w14:textId="77777777" w:rsidR="009F27D7" w:rsidRDefault="009F27D7" w:rsidP="00620031">
      <w:pPr>
        <w:spacing w:line="480" w:lineRule="auto"/>
        <w:rPr>
          <w:b/>
          <w:bCs/>
        </w:rPr>
      </w:pPr>
    </w:p>
    <w:p w14:paraId="747C4936" w14:textId="77777777" w:rsidR="009F27D7" w:rsidRDefault="009F27D7" w:rsidP="00620031">
      <w:pPr>
        <w:spacing w:line="480" w:lineRule="auto"/>
        <w:rPr>
          <w:b/>
          <w:bCs/>
        </w:rPr>
      </w:pPr>
    </w:p>
    <w:p w14:paraId="3FABEDA1" w14:textId="77777777" w:rsidR="009F27D7" w:rsidRDefault="009F27D7" w:rsidP="00620031">
      <w:pPr>
        <w:spacing w:line="480" w:lineRule="auto"/>
        <w:rPr>
          <w:b/>
          <w:bCs/>
        </w:rPr>
      </w:pPr>
    </w:p>
    <w:p w14:paraId="31920699" w14:textId="77777777" w:rsidR="009F27D7" w:rsidRDefault="009F27D7" w:rsidP="00620031">
      <w:pPr>
        <w:spacing w:line="480" w:lineRule="auto"/>
        <w:rPr>
          <w:b/>
          <w:bCs/>
        </w:rPr>
      </w:pPr>
    </w:p>
    <w:p w14:paraId="77768789" w14:textId="77777777" w:rsidR="009F27D7" w:rsidRDefault="009F27D7" w:rsidP="00620031">
      <w:pPr>
        <w:spacing w:line="480" w:lineRule="auto"/>
        <w:rPr>
          <w:b/>
          <w:bCs/>
        </w:rPr>
      </w:pPr>
    </w:p>
    <w:p w14:paraId="78923BDA" w14:textId="77777777" w:rsidR="009F27D7" w:rsidRDefault="009F27D7" w:rsidP="00620031">
      <w:pPr>
        <w:spacing w:line="480" w:lineRule="auto"/>
        <w:rPr>
          <w:b/>
          <w:bCs/>
        </w:rPr>
      </w:pPr>
    </w:p>
    <w:p w14:paraId="65C84025" w14:textId="77777777" w:rsidR="009F27D7" w:rsidRDefault="009F27D7" w:rsidP="00620031">
      <w:pPr>
        <w:spacing w:line="480" w:lineRule="auto"/>
        <w:rPr>
          <w:b/>
          <w:bCs/>
        </w:rPr>
      </w:pPr>
    </w:p>
    <w:p w14:paraId="2F4C952A" w14:textId="77777777" w:rsidR="009F27D7" w:rsidRDefault="009F27D7" w:rsidP="00620031">
      <w:pPr>
        <w:spacing w:line="480" w:lineRule="auto"/>
        <w:rPr>
          <w:b/>
          <w:bCs/>
        </w:rPr>
      </w:pPr>
    </w:p>
    <w:p w14:paraId="1CCB0B1D" w14:textId="77777777" w:rsidR="009F27D7" w:rsidRDefault="009F27D7" w:rsidP="00620031">
      <w:pPr>
        <w:spacing w:line="480" w:lineRule="auto"/>
        <w:rPr>
          <w:b/>
          <w:bCs/>
        </w:rPr>
      </w:pPr>
    </w:p>
    <w:p w14:paraId="345CAC8A" w14:textId="77777777" w:rsidR="009F27D7" w:rsidRDefault="009F27D7" w:rsidP="00620031">
      <w:pPr>
        <w:spacing w:line="480" w:lineRule="auto"/>
        <w:rPr>
          <w:b/>
          <w:bCs/>
        </w:rPr>
      </w:pPr>
    </w:p>
    <w:p w14:paraId="4CD8913D" w14:textId="77777777" w:rsidR="009F27D7" w:rsidRDefault="009F27D7" w:rsidP="00620031">
      <w:pPr>
        <w:spacing w:line="480" w:lineRule="auto"/>
        <w:rPr>
          <w:b/>
          <w:bCs/>
        </w:rPr>
      </w:pPr>
    </w:p>
    <w:p w14:paraId="2055F3D6" w14:textId="77777777" w:rsidR="009F27D7" w:rsidRDefault="009F27D7" w:rsidP="00620031">
      <w:pPr>
        <w:spacing w:line="480" w:lineRule="auto"/>
        <w:rPr>
          <w:b/>
          <w:bCs/>
        </w:rPr>
      </w:pPr>
    </w:p>
    <w:p w14:paraId="0B71D978" w14:textId="78AC287C" w:rsidR="00620031" w:rsidRPr="00181E5D" w:rsidRDefault="00620031" w:rsidP="00620031">
      <w:pPr>
        <w:spacing w:line="480" w:lineRule="auto"/>
        <w:rPr>
          <w:b/>
          <w:bCs/>
          <w:sz w:val="24"/>
          <w:szCs w:val="24"/>
        </w:rPr>
      </w:pPr>
      <w:r w:rsidRPr="00181E5D">
        <w:rPr>
          <w:b/>
          <w:bCs/>
          <w:sz w:val="24"/>
          <w:szCs w:val="24"/>
        </w:rPr>
        <w:lastRenderedPageBreak/>
        <w:t>Supplement</w:t>
      </w:r>
      <w:r w:rsidR="009F27D7" w:rsidRPr="00181E5D">
        <w:rPr>
          <w:b/>
          <w:bCs/>
          <w:sz w:val="24"/>
          <w:szCs w:val="24"/>
        </w:rPr>
        <w:t>al</w:t>
      </w:r>
      <w:r w:rsidRPr="00181E5D">
        <w:rPr>
          <w:b/>
          <w:bCs/>
          <w:sz w:val="24"/>
          <w:szCs w:val="24"/>
        </w:rPr>
        <w:t xml:space="preserve"> Figure 1 – </w:t>
      </w:r>
      <w:r w:rsidR="008E37FA" w:rsidRPr="00181E5D">
        <w:rPr>
          <w:b/>
          <w:bCs/>
          <w:sz w:val="24"/>
          <w:szCs w:val="24"/>
        </w:rPr>
        <w:t>D</w:t>
      </w:r>
      <w:r w:rsidRPr="00181E5D">
        <w:rPr>
          <w:b/>
          <w:bCs/>
          <w:sz w:val="24"/>
          <w:szCs w:val="24"/>
        </w:rPr>
        <w:t xml:space="preserve">ifference in PD-L1 </w:t>
      </w:r>
      <w:r w:rsidR="000708C4" w:rsidRPr="00181E5D">
        <w:rPr>
          <w:b/>
          <w:bCs/>
          <w:sz w:val="24"/>
          <w:szCs w:val="24"/>
        </w:rPr>
        <w:t>tumor proportion score</w:t>
      </w:r>
      <w:r w:rsidR="00962067">
        <w:rPr>
          <w:b/>
          <w:bCs/>
          <w:sz w:val="24"/>
          <w:szCs w:val="24"/>
        </w:rPr>
        <w:t xml:space="preserve"> between</w:t>
      </w:r>
      <w:r w:rsidR="000708C4" w:rsidRPr="00181E5D">
        <w:rPr>
          <w:b/>
          <w:bCs/>
          <w:sz w:val="24"/>
          <w:szCs w:val="24"/>
        </w:rPr>
        <w:t xml:space="preserve"> </w:t>
      </w:r>
      <w:r w:rsidR="008E37FA" w:rsidRPr="00181E5D">
        <w:rPr>
          <w:b/>
          <w:bCs/>
          <w:sz w:val="24"/>
          <w:szCs w:val="24"/>
        </w:rPr>
        <w:t xml:space="preserve">lung tumor resection </w:t>
      </w:r>
      <w:r w:rsidRPr="00181E5D">
        <w:rPr>
          <w:b/>
          <w:bCs/>
          <w:sz w:val="24"/>
          <w:szCs w:val="24"/>
        </w:rPr>
        <w:t>(</w:t>
      </w:r>
      <w:r w:rsidR="00F632B7" w:rsidRPr="00181E5D">
        <w:rPr>
          <w:b/>
          <w:bCs/>
          <w:sz w:val="24"/>
          <w:szCs w:val="24"/>
        </w:rPr>
        <w:t>LTR</w:t>
      </w:r>
      <w:r w:rsidRPr="00181E5D">
        <w:rPr>
          <w:b/>
          <w:bCs/>
          <w:sz w:val="24"/>
          <w:szCs w:val="24"/>
        </w:rPr>
        <w:t xml:space="preserve">) </w:t>
      </w:r>
      <w:r w:rsidR="008E37FA" w:rsidRPr="00181E5D">
        <w:rPr>
          <w:b/>
          <w:bCs/>
          <w:sz w:val="24"/>
          <w:szCs w:val="24"/>
        </w:rPr>
        <w:t xml:space="preserve">and </w:t>
      </w:r>
      <w:proofErr w:type="gramStart"/>
      <w:r w:rsidR="008E37FA" w:rsidRPr="00181E5D">
        <w:rPr>
          <w:b/>
          <w:bCs/>
          <w:sz w:val="24"/>
          <w:szCs w:val="24"/>
        </w:rPr>
        <w:t>cell block</w:t>
      </w:r>
      <w:proofErr w:type="gramEnd"/>
      <w:r w:rsidR="008E37FA" w:rsidRPr="00181E5D">
        <w:rPr>
          <w:b/>
          <w:bCs/>
          <w:sz w:val="24"/>
          <w:szCs w:val="24"/>
        </w:rPr>
        <w:t xml:space="preserve"> (CB) </w:t>
      </w:r>
      <w:r w:rsidR="000708C4" w:rsidRPr="00181E5D">
        <w:rPr>
          <w:b/>
          <w:bCs/>
          <w:sz w:val="24"/>
          <w:szCs w:val="24"/>
        </w:rPr>
        <w:t>by</w:t>
      </w:r>
      <w:r w:rsidRPr="00181E5D">
        <w:rPr>
          <w:b/>
          <w:bCs/>
          <w:sz w:val="24"/>
          <w:szCs w:val="24"/>
        </w:rPr>
        <w:t xml:space="preserve"> time interval </w:t>
      </w:r>
      <w:r w:rsidR="008E37FA" w:rsidRPr="00181E5D">
        <w:rPr>
          <w:b/>
          <w:bCs/>
          <w:sz w:val="24"/>
          <w:szCs w:val="24"/>
        </w:rPr>
        <w:t>between specimens</w:t>
      </w:r>
      <w:r w:rsidRPr="00181E5D">
        <w:rPr>
          <w:b/>
          <w:bCs/>
          <w:sz w:val="24"/>
          <w:szCs w:val="24"/>
        </w:rPr>
        <w:t>.</w:t>
      </w:r>
    </w:p>
    <w:p w14:paraId="5DB384F2" w14:textId="11AF6E02" w:rsidR="008E37FA" w:rsidRDefault="00F632B7" w:rsidP="00620031">
      <w:pPr>
        <w:spacing w:line="480" w:lineRule="auto"/>
        <w:rPr>
          <w:b/>
          <w:bCs/>
        </w:rPr>
      </w:pPr>
      <w:r>
        <w:rPr>
          <w:b/>
          <w:bCs/>
          <w:noProof/>
          <w:lang w:val="en-US" w:eastAsia="en-US"/>
        </w:rPr>
        <w:drawing>
          <wp:inline distT="0" distB="0" distL="0" distR="0" wp14:anchorId="121BF442" wp14:editId="3D615B8F">
            <wp:extent cx="5943600" cy="4723130"/>
            <wp:effectExtent l="0" t="0" r="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 figure 1.jpe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23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CC2F95" w14:textId="77777777" w:rsidR="00620031" w:rsidRDefault="00620031" w:rsidP="00620031">
      <w:pPr>
        <w:spacing w:line="480" w:lineRule="auto"/>
        <w:rPr>
          <w:b/>
          <w:bCs/>
        </w:rPr>
      </w:pPr>
    </w:p>
    <w:p w14:paraId="3564AE71" w14:textId="29B086C5" w:rsidR="00620031" w:rsidRDefault="00620031" w:rsidP="00620031">
      <w:pPr>
        <w:spacing w:line="480" w:lineRule="auto"/>
      </w:pPr>
    </w:p>
    <w:p w14:paraId="52CA5367" w14:textId="13506F92" w:rsidR="00620031" w:rsidRDefault="00620031"/>
    <w:p w14:paraId="0FD4F993" w14:textId="78774574" w:rsidR="00B80921" w:rsidRDefault="00B80921"/>
    <w:p w14:paraId="12B0772B" w14:textId="16D86233" w:rsidR="00B80921" w:rsidRDefault="00B80921"/>
    <w:p w14:paraId="063BED23" w14:textId="44050A71" w:rsidR="00B80921" w:rsidRDefault="00B80921"/>
    <w:p w14:paraId="106E69C5" w14:textId="76DC6070" w:rsidR="00B80921" w:rsidRDefault="00B80921"/>
    <w:p w14:paraId="7F6C9987" w14:textId="044ABF2A" w:rsidR="00B80921" w:rsidRDefault="00B80921"/>
    <w:p w14:paraId="4294701F" w14:textId="539E2223" w:rsidR="00B80921" w:rsidRDefault="00B80921"/>
    <w:p w14:paraId="7490807D" w14:textId="5B024794" w:rsidR="00B80921" w:rsidRDefault="00B80921"/>
    <w:p w14:paraId="0180CF50" w14:textId="4ADDB32B" w:rsidR="00F632B7" w:rsidRDefault="00F632B7"/>
    <w:p w14:paraId="362F6438" w14:textId="77777777" w:rsidR="00F632B7" w:rsidRDefault="00F632B7"/>
    <w:p w14:paraId="5CEC4407" w14:textId="6EFAAE16" w:rsidR="00B80921" w:rsidRDefault="00B80921"/>
    <w:p w14:paraId="4CEC7205" w14:textId="660E39A3" w:rsidR="00B80921" w:rsidRDefault="00B80921" w:rsidP="00B80921">
      <w:pPr>
        <w:rPr>
          <w:rFonts w:cs="Times New Roman"/>
          <w:b/>
          <w:sz w:val="24"/>
          <w:szCs w:val="24"/>
        </w:rPr>
      </w:pPr>
      <w:r w:rsidRPr="00181E5D">
        <w:rPr>
          <w:rFonts w:cs="Times New Roman"/>
          <w:b/>
          <w:sz w:val="24"/>
          <w:szCs w:val="24"/>
        </w:rPr>
        <w:lastRenderedPageBreak/>
        <w:t xml:space="preserve">Supplemental Table 6 – Summary of cytology-histology comparative studies using PD-L1 22C3 </w:t>
      </w:r>
      <w:r w:rsidR="00962067">
        <w:rPr>
          <w:rFonts w:cs="Times New Roman"/>
          <w:b/>
          <w:sz w:val="24"/>
          <w:szCs w:val="24"/>
        </w:rPr>
        <w:t xml:space="preserve">IHC </w:t>
      </w:r>
      <w:bookmarkStart w:id="1" w:name="_GoBack"/>
      <w:bookmarkEnd w:id="1"/>
      <w:r w:rsidRPr="00181E5D">
        <w:rPr>
          <w:rFonts w:cs="Times New Roman"/>
          <w:b/>
          <w:sz w:val="24"/>
          <w:szCs w:val="24"/>
        </w:rPr>
        <w:t>pharmDx</w:t>
      </w:r>
      <w:r w:rsidR="00BC5D99" w:rsidRPr="00181E5D">
        <w:rPr>
          <w:rFonts w:cs="Times New Roman"/>
          <w:b/>
          <w:sz w:val="24"/>
          <w:szCs w:val="24"/>
          <w:vertAlign w:val="superscript"/>
        </w:rPr>
        <w:t>TM</w:t>
      </w:r>
      <w:r w:rsidRPr="00181E5D">
        <w:rPr>
          <w:rFonts w:cs="Times New Roman"/>
          <w:b/>
          <w:sz w:val="24"/>
          <w:szCs w:val="24"/>
        </w:rPr>
        <w:t xml:space="preserve"> with cell blocks  </w:t>
      </w:r>
    </w:p>
    <w:p w14:paraId="79892134" w14:textId="77777777" w:rsidR="00181E5D" w:rsidRPr="00181E5D" w:rsidRDefault="00181E5D" w:rsidP="00B80921">
      <w:pPr>
        <w:rPr>
          <w:rFonts w:eastAsiaTheme="minorHAnsi" w:cs="Times New Roman"/>
          <w:b/>
          <w:sz w:val="24"/>
          <w:szCs w:val="24"/>
          <w:lang w:eastAsia="en-US"/>
        </w:rPr>
      </w:pPr>
    </w:p>
    <w:tbl>
      <w:tblPr>
        <w:tblStyle w:val="TableGrid"/>
        <w:tblW w:w="0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1404"/>
        <w:gridCol w:w="1224"/>
        <w:gridCol w:w="1584"/>
        <w:gridCol w:w="1404"/>
        <w:gridCol w:w="1404"/>
        <w:gridCol w:w="1404"/>
        <w:gridCol w:w="1404"/>
      </w:tblGrid>
      <w:tr w:rsidR="00B80921" w:rsidRPr="00181E5D" w14:paraId="6ACF443B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DEFCB0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Author (ref.)</w:t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90C1BA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Number of specimens (total)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64FBF3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Specimen</w:t>
            </w:r>
          </w:p>
          <w:p w14:paraId="7F226B05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pairs from same patient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70A589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Specimen pairs from</w:t>
            </w:r>
          </w:p>
          <w:p w14:paraId="0A8B6964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same tumor site*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56D508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Cytological preparation type, Fixative 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37541F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Paired surgical material 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A2F64A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TPS cut-off values</w:t>
            </w:r>
          </w:p>
        </w:tc>
      </w:tr>
      <w:tr w:rsidR="00B80921" w:rsidRPr="00181E5D" w14:paraId="03B4244D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7972FC" w14:textId="0BABB45C" w:rsidR="00B80921" w:rsidRPr="00181E5D" w:rsidRDefault="00B80921" w:rsidP="00B80921">
            <w:pPr>
              <w:rPr>
                <w:rFonts w:cs="Times New Roman"/>
              </w:rPr>
            </w:pPr>
            <w:proofErr w:type="spellStart"/>
            <w:r w:rsidRPr="00181E5D">
              <w:rPr>
                <w:rFonts w:cs="Times New Roman"/>
              </w:rPr>
              <w:t>Skov</w:t>
            </w:r>
            <w:proofErr w:type="spellEnd"/>
            <w:r w:rsidRPr="00181E5D">
              <w:rPr>
                <w:rFonts w:cs="Times New Roman"/>
              </w:rPr>
              <w:t xml:space="preserve"> </w:t>
            </w:r>
            <w:r w:rsidRPr="00181E5D">
              <w:rPr>
                <w:rFonts w:cs="Times New Roman"/>
              </w:rPr>
              <w:fldChar w:fldCharType="begin"/>
            </w:r>
            <w:r w:rsidRPr="00181E5D">
              <w:rPr>
                <w:rFonts w:cs="Times New Roman"/>
              </w:rPr>
              <w:instrText xml:space="preserve"> ADDIN EN.CITE &lt;EndNote&gt;&lt;Cite&gt;&lt;Author&gt;Skov&lt;/Author&gt;&lt;Year&gt;2017&lt;/Year&gt;&lt;RecNum&gt;375&lt;/RecNum&gt;&lt;DisplayText&gt;(1)&lt;/DisplayText&gt;&lt;record&gt;&lt;rec-number&gt;375&lt;/rec-number&gt;&lt;foreign-keys&gt;&lt;key app="EN" db-id="5rfd9aw0wvet9jetr03vtwp7dwr5f05txapv" timestamp="1578251523"&gt;375&lt;/key&gt;&lt;/foreign-keys&gt;&lt;ref-type name="Journal Article"&gt;17&lt;/ref-type&gt;&lt;contributors&gt;&lt;authors&gt;&lt;author&gt;Skov, B. G.&lt;/author&gt;&lt;author&gt;Skov, T.&lt;/author&gt;&lt;/authors&gt;&lt;/contributors&gt;&lt;auth-address&gt;*Department of Pathology, Copenhagen University Hospital, Rigshospitalet daggerMedical Department, Morkhoj Parkalle, Copenhagen, Denmark.&lt;/auth-address&gt;&lt;titles&gt;&lt;title&gt;Paired Comparison of PD-L1 Expression on Cytologic and Histologic Specimens From Malignancies in the Lung Assessed With PD-L1 IHC 28-8pharmDx and PD-L1 IHC 22C3pharmDx&lt;/title&gt;&lt;secondary-title&gt;Appl Immunohistochem Mol Morphol&lt;/secondary-title&gt;&lt;/titles&gt;&lt;periodical&gt;&lt;full-title&gt;Appl Immunohistochem Mol Morphol&lt;/full-title&gt;&lt;/periodical&gt;&lt;pages&gt;453-459&lt;/pages&gt;&lt;volume&gt;25&lt;/volume&gt;&lt;number&gt;7&lt;/number&gt;&lt;keywords&gt;&lt;keyword&gt;Aged&lt;/keyword&gt;&lt;keyword&gt;Antibodies, Neoplasm/*chemistry&lt;/keyword&gt;&lt;keyword&gt;B7-H1 Antigen/*biosynthesis&lt;/keyword&gt;&lt;keyword&gt;Female&lt;/keyword&gt;&lt;keyword&gt;*Gene Expression Regulation, Neoplastic&lt;/keyword&gt;&lt;keyword&gt;Humans&lt;/keyword&gt;&lt;keyword&gt;Immunohistochemistry/methods&lt;/keyword&gt;&lt;keyword&gt;Male&lt;/keyword&gt;&lt;keyword&gt;Neoplasm Proteins/*biosynthesis&lt;/keyword&gt;&lt;keyword&gt;Staining and Labeling/methods&lt;/keyword&gt;&lt;/keywords&gt;&lt;dates&gt;&lt;year&gt;2017&lt;/year&gt;&lt;pub-dates&gt;&lt;date&gt;Aug&lt;/date&gt;&lt;/pub-dates&gt;&lt;/dates&gt;&lt;isbn&gt;1533-4058 (Electronic)&amp;#xD;1533-4058 (Linking)&lt;/isbn&gt;&lt;accession-num&gt;28549039&lt;/accession-num&gt;&lt;urls&gt;&lt;related-urls&gt;&lt;url&gt;https://www.ncbi.nlm.nih.gov/pubmed/28549039&lt;/url&gt;&lt;/related-urls&gt;&lt;/urls&gt;&lt;electronic-resource-num&gt;10.1097/PAI.0000000000000540&lt;/electronic-resource-num&gt;&lt;/record&gt;&lt;/Cite&gt;&lt;/EndNote&gt;</w:instrText>
            </w:r>
            <w:r w:rsidRPr="00181E5D">
              <w:rPr>
                <w:rFonts w:cs="Times New Roman"/>
              </w:rPr>
              <w:fldChar w:fldCharType="separate"/>
            </w:r>
            <w:r w:rsidRPr="00181E5D">
              <w:rPr>
                <w:rFonts w:cs="Times New Roman"/>
                <w:noProof/>
              </w:rPr>
              <w:t>(1)</w:t>
            </w:r>
            <w:r w:rsidRPr="00181E5D">
              <w:rPr>
                <w:rFonts w:cs="Times New Roman"/>
              </w:rPr>
              <w:fldChar w:fldCharType="end"/>
            </w:r>
            <w:r w:rsidRPr="00181E5D">
              <w:rPr>
                <w:rFonts w:cs="Times New Roman"/>
              </w:rPr>
              <w:t xml:space="preserve">  </w:t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3D0896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7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7F3092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87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770EDC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84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81BBC7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Smear/CB, 10% NBF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0DA16E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Resection, core biopsy, mucosal biopsy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F6AE2A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≥1%, ≥5%, ≥10%,  </w:t>
            </w:r>
          </w:p>
          <w:p w14:paraId="6D843362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  <w:tr w:rsidR="00B80921" w:rsidRPr="00181E5D" w14:paraId="37EF1DD6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E14E74" w14:textId="048BE01A" w:rsidR="00B80921" w:rsidRPr="00181E5D" w:rsidRDefault="00B80921" w:rsidP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Heymann </w: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IZXltYW5uPC9BdXRob3I+PFllYXI+MjAxNzwvWWVhcj48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</w:fldData>
              </w:fldChar>
            </w:r>
            <w:r w:rsidRPr="00181E5D">
              <w:rPr>
                <w:rFonts w:cs="Times New Roman"/>
              </w:rPr>
              <w:instrText xml:space="preserve"> ADDIN EN.CITE </w:instrTex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IZXltYW5uPC9BdXRob3I+PFllYXI+MjAxNzwvWWVhcj48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</w:fldData>
              </w:fldChar>
            </w:r>
            <w:r w:rsidRPr="00181E5D">
              <w:rPr>
                <w:rFonts w:cs="Times New Roman"/>
              </w:rPr>
              <w:instrText xml:space="preserve"> ADDIN EN.CITE.DATA </w:instrText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end"/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separate"/>
            </w:r>
            <w:r w:rsidRPr="00181E5D">
              <w:rPr>
                <w:rFonts w:cs="Times New Roman"/>
                <w:noProof/>
              </w:rPr>
              <w:t>(2)</w:t>
            </w:r>
            <w:r w:rsidRPr="00181E5D">
              <w:rPr>
                <w:rFonts w:cs="Times New Roman"/>
              </w:rPr>
              <w:fldChar w:fldCharType="end"/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8B7F9F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1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ABDB8A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3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1222BC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CB6BD3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B, 10% NBF</w:t>
            </w:r>
          </w:p>
          <w:p w14:paraId="54F45C36" w14:textId="77777777" w:rsidR="00B80921" w:rsidRPr="00181E5D" w:rsidRDefault="00B80921">
            <w:pPr>
              <w:rPr>
                <w:rFonts w:cs="Times New Roman"/>
              </w:rPr>
            </w:pP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82664C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Resection, core biopsy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9B53EA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  <w:tr w:rsidR="00B80921" w:rsidRPr="00181E5D" w14:paraId="505AF875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586ECF" w14:textId="70DE3DA8" w:rsidR="00B80921" w:rsidRPr="00181E5D" w:rsidRDefault="00B80921" w:rsidP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Noll </w: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Ob2xsPC9BdXRob3I+PFllYXI+MjAxODwvWWVhcj48UmVj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</w:fldData>
              </w:fldChar>
            </w:r>
            <w:r w:rsidRPr="00181E5D">
              <w:rPr>
                <w:rFonts w:cs="Times New Roman"/>
              </w:rPr>
              <w:instrText xml:space="preserve"> ADDIN EN.CITE </w:instrTex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Ob2xsPC9BdXRob3I+PFllYXI+MjAxODwvWWVhcj48UmVj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</w:fldData>
              </w:fldChar>
            </w:r>
            <w:r w:rsidRPr="00181E5D">
              <w:rPr>
                <w:rFonts w:cs="Times New Roman"/>
              </w:rPr>
              <w:instrText xml:space="preserve"> ADDIN EN.CITE.DATA </w:instrText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end"/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separate"/>
            </w:r>
            <w:r w:rsidRPr="00181E5D">
              <w:rPr>
                <w:rFonts w:cs="Times New Roman"/>
                <w:noProof/>
              </w:rPr>
              <w:t>(3)</w:t>
            </w:r>
            <w:r w:rsidRPr="00181E5D">
              <w:rPr>
                <w:rFonts w:cs="Times New Roman"/>
              </w:rPr>
              <w:fldChar w:fldCharType="end"/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9FF3C2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8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573D5C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41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D9AAC5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4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7911D3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B, 95% ethanol/10% NBF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2AD7F5B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ore biopsy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FB8645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  <w:tr w:rsidR="00B80921" w:rsidRPr="00181E5D" w14:paraId="31772CC9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FA86DB" w14:textId="7C7EDEF1" w:rsidR="00B80921" w:rsidRPr="00181E5D" w:rsidRDefault="00B80921" w:rsidP="00B80921">
            <w:pPr>
              <w:rPr>
                <w:rFonts w:cs="Times New Roman"/>
              </w:rPr>
            </w:pPr>
            <w:proofErr w:type="spellStart"/>
            <w:r w:rsidRPr="00181E5D">
              <w:rPr>
                <w:rFonts w:cs="Times New Roman"/>
              </w:rPr>
              <w:t>Torous</w:t>
            </w:r>
            <w:proofErr w:type="spellEnd"/>
            <w:r w:rsidRPr="00181E5D">
              <w:rPr>
                <w:rFonts w:cs="Times New Roman"/>
              </w:rPr>
              <w:t xml:space="preserve"> </w: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Ub3JvdXM8L0F1dGhvcj48WWVhcj4yMDE4PC9ZZWFyPjxS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</w:fldData>
              </w:fldChar>
            </w:r>
            <w:r w:rsidRPr="00181E5D">
              <w:rPr>
                <w:rFonts w:cs="Times New Roman"/>
              </w:rPr>
              <w:instrText xml:space="preserve"> ADDIN EN.CITE </w:instrTex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Ub3JvdXM8L0F1dGhvcj48WWVhcj4yMDE4PC9ZZWFyPjxS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</w:fldData>
              </w:fldChar>
            </w:r>
            <w:r w:rsidRPr="00181E5D">
              <w:rPr>
                <w:rFonts w:cs="Times New Roman"/>
              </w:rPr>
              <w:instrText xml:space="preserve"> ADDIN EN.CITE.DATA </w:instrText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end"/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separate"/>
            </w:r>
            <w:r w:rsidRPr="00181E5D">
              <w:rPr>
                <w:rFonts w:cs="Times New Roman"/>
                <w:noProof/>
              </w:rPr>
              <w:t>(4)</w:t>
            </w:r>
            <w:r w:rsidRPr="00181E5D">
              <w:rPr>
                <w:rFonts w:cs="Times New Roman"/>
              </w:rPr>
              <w:fldChar w:fldCharType="end"/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145E0B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3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68A7B6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F6B12F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F8172A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B, CytoLyt/formalin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9D7DD9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Resection, core biopsy, transbronchial biopsy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48D6E4" w14:textId="77777777" w:rsidR="00433E0D" w:rsidRPr="00181E5D" w:rsidRDefault="00B80921" w:rsidP="00433E0D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&lt;1%, </w:t>
            </w:r>
          </w:p>
          <w:p w14:paraId="2DF1D4A3" w14:textId="6998001A" w:rsidR="00B80921" w:rsidRPr="00181E5D" w:rsidRDefault="00B80921" w:rsidP="00433E0D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  <w:tr w:rsidR="00B80921" w:rsidRPr="00181E5D" w14:paraId="35299A72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FDDE01" w14:textId="5C8D563D" w:rsidR="00B80921" w:rsidRPr="00181E5D" w:rsidRDefault="00B80921" w:rsidP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Wang </w: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XYW5nPC9BdXRob3I+PFllYXI+MjAxODwvWWVhcj48UmVj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</w:fldData>
              </w:fldChar>
            </w:r>
            <w:r w:rsidRPr="00181E5D">
              <w:rPr>
                <w:rFonts w:cs="Times New Roman"/>
              </w:rPr>
              <w:instrText xml:space="preserve"> ADDIN EN.CITE </w:instrTex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XYW5nPC9BdXRob3I+PFllYXI+MjAxODwvWWVhcj48UmVj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</w:fldData>
              </w:fldChar>
            </w:r>
            <w:r w:rsidRPr="00181E5D">
              <w:rPr>
                <w:rFonts w:cs="Times New Roman"/>
              </w:rPr>
              <w:instrText xml:space="preserve"> ADDIN EN.CITE.DATA </w:instrText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end"/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separate"/>
            </w:r>
            <w:r w:rsidRPr="00181E5D">
              <w:rPr>
                <w:rFonts w:cs="Times New Roman"/>
                <w:noProof/>
              </w:rPr>
              <w:t>(5)</w:t>
            </w:r>
            <w:r w:rsidRPr="00181E5D">
              <w:rPr>
                <w:rFonts w:cs="Times New Roman"/>
              </w:rPr>
              <w:fldChar w:fldCharType="end"/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3AB509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419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4010F5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7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D7560E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Not specified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0D22C4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B, CytoLyt/formalin or 10% NBF only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FB7E36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Resection, core biopsy, endobronchial biopsy, skin punch biopsy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25C2A0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≥1%,  </w:t>
            </w:r>
          </w:p>
          <w:p w14:paraId="08A821E9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  <w:tr w:rsidR="00B80921" w:rsidRPr="00181E5D" w14:paraId="7D644AAE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16E71A" w14:textId="6F37C1F6" w:rsidR="00B80921" w:rsidRPr="00181E5D" w:rsidRDefault="00B80921" w:rsidP="00B80921">
            <w:pPr>
              <w:rPr>
                <w:rFonts w:cs="Times New Roman"/>
              </w:rPr>
            </w:pPr>
            <w:proofErr w:type="spellStart"/>
            <w:r w:rsidRPr="00181E5D">
              <w:rPr>
                <w:rFonts w:cs="Times New Roman"/>
              </w:rPr>
              <w:t>Ilie</w:t>
            </w:r>
            <w:proofErr w:type="spellEnd"/>
            <w:r w:rsidRPr="00181E5D">
              <w:rPr>
                <w:rFonts w:cs="Times New Roman"/>
              </w:rPr>
              <w:t xml:space="preserve"> </w: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JbGllPC9BdXRob3I+PFllYXI+MjAxODwvWWVhcj48UmVj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</w:fldData>
              </w:fldChar>
            </w:r>
            <w:r w:rsidRPr="00181E5D">
              <w:rPr>
                <w:rFonts w:cs="Times New Roman"/>
              </w:rPr>
              <w:instrText xml:space="preserve"> ADDIN EN.CITE </w:instrTex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JbGllPC9BdXRob3I+PFllYXI+MjAxODwvWWVhcj48UmVj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</w:fldData>
              </w:fldChar>
            </w:r>
            <w:r w:rsidRPr="00181E5D">
              <w:rPr>
                <w:rFonts w:cs="Times New Roman"/>
              </w:rPr>
              <w:instrText xml:space="preserve"> ADDIN EN.CITE.DATA </w:instrText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end"/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separate"/>
            </w:r>
            <w:r w:rsidRPr="00181E5D">
              <w:rPr>
                <w:rFonts w:cs="Times New Roman"/>
                <w:noProof/>
              </w:rPr>
              <w:t>(6)</w:t>
            </w:r>
            <w:r w:rsidRPr="00181E5D">
              <w:rPr>
                <w:rFonts w:cs="Times New Roman"/>
              </w:rPr>
              <w:fldChar w:fldCharType="end"/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AC8233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40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0BA962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70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6DD9AF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Not specified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44FA8B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B, 10% NBF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4C9CE3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Bronchial biopsy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2B63A3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≥1%,  </w:t>
            </w:r>
          </w:p>
          <w:p w14:paraId="4B9A66BD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  <w:tr w:rsidR="00B80921" w:rsidRPr="00181E5D" w14:paraId="24F1CC6B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91F63E" w14:textId="73124934" w:rsidR="00B80921" w:rsidRPr="00181E5D" w:rsidRDefault="00B80921" w:rsidP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Xu </w:t>
            </w:r>
            <w:r w:rsidRPr="00181E5D">
              <w:rPr>
                <w:rFonts w:cs="Times New Roman"/>
              </w:rPr>
              <w:fldChar w:fldCharType="begin"/>
            </w:r>
            <w:r w:rsidRPr="00181E5D">
              <w:rPr>
                <w:rFonts w:cs="Times New Roman"/>
              </w:rPr>
              <w:instrText xml:space="preserve"> ADDIN EN.CITE &lt;EndNote&gt;&lt;Cite&gt;&lt;Author&gt;Xu&lt;/Author&gt;&lt;Year&gt;2018&lt;/Year&gt;&lt;RecNum&gt;405&lt;/RecNum&gt;&lt;DisplayText&gt;(7)&lt;/DisplayText&gt;&lt;record&gt;&lt;rec-number&gt;405&lt;/rec-number&gt;&lt;foreign-keys&gt;&lt;key app="EN" db-id="5rfd9aw0wvet9jetr03vtwp7dwr5f05txapv" timestamp="1578251846"&gt;405&lt;/key&gt;&lt;/foreign-keys&gt;&lt;ref-type name="Journal Article"&gt;17&lt;/ref-type&gt;&lt;contributors&gt;&lt;authors&gt;&lt;author&gt;Xu, H.&lt;/author&gt;&lt;author&gt;Bratton, L.&lt;/author&gt;&lt;author&gt;Nead, M.&lt;/author&gt;&lt;author&gt;Russell, D.&lt;/author&gt;&lt;author&gt;Zhou, Z.&lt;/author&gt;&lt;/authors&gt;&lt;/contributors&gt;&lt;auth-address&gt;Address: Department of Pathology, VA Boston Healthcare System, Boston, MA, USA.&amp;#xD;Department of Pathology and Laboratory Medicine, Division of Pulmonary Diseases, University of Rochester Medical Center, Rochester, NY, USA.&amp;#xD;Department of Medicine, Division of Pulmonary Diseases, University of Rochester Medical Center, Rochester, NY, USA.&amp;#xD;Department of Pathology and Immunology, Washington University, St. Louis, MO, USA.&lt;/auth-address&gt;&lt;titles&gt;&lt;title&gt;Comparison of programmed death-ligand 1 (PD-L1) immunostain for nonsmall cell lung carcinoma between paired cytological and surgical specimens&lt;/title&gt;&lt;secondary-title&gt;Cytojournal&lt;/secondary-title&gt;&lt;/titles&gt;&lt;periodical&gt;&lt;full-title&gt;Cytojournal&lt;/full-title&gt;&lt;/periodical&gt;&lt;pages&gt;29&lt;/pages&gt;&lt;volume&gt;15&lt;/volume&gt;&lt;keywords&gt;&lt;keyword&gt;Cytological samples&lt;/keyword&gt;&lt;keyword&gt;Pd-1&lt;/keyword&gt;&lt;keyword&gt;Pd-l1&lt;/keyword&gt;&lt;keyword&gt;lung adenocarcinoma&lt;/keyword&gt;&lt;keyword&gt;lung squamous cell carcinoma&lt;/keyword&gt;&lt;keyword&gt;paired surgical samples&lt;/keyword&gt;&lt;keyword&gt;programmed death-ligand 1 expression&lt;/keyword&gt;&lt;/keywords&gt;&lt;dates&gt;&lt;year&gt;2018&lt;/year&gt;&lt;/dates&gt;&lt;isbn&gt;1742-6413 (Print)&amp;#xD;1742-6413 (Linking)&lt;/isbn&gt;&lt;accession-num&gt;30662515&lt;/accession-num&gt;&lt;urls&gt;&lt;related-urls&gt;&lt;url&gt;https://www.ncbi.nlm.nih.gov/pubmed/30662515&lt;/url&gt;&lt;/related-urls&gt;&lt;/urls&gt;&lt;custom2&gt;PMC6319045&lt;/custom2&gt;&lt;electronic-resource-num&gt;10.4103/cytojournal.cytojournal_2_18&lt;/electronic-resource-num&gt;&lt;/record&gt;&lt;/Cite&gt;&lt;/EndNote&gt;</w:instrText>
            </w:r>
            <w:r w:rsidRPr="00181E5D">
              <w:rPr>
                <w:rFonts w:cs="Times New Roman"/>
              </w:rPr>
              <w:fldChar w:fldCharType="separate"/>
            </w:r>
            <w:r w:rsidRPr="00181E5D">
              <w:rPr>
                <w:rFonts w:cs="Times New Roman"/>
                <w:noProof/>
              </w:rPr>
              <w:t>(7)</w:t>
            </w:r>
            <w:r w:rsidRPr="00181E5D">
              <w:rPr>
                <w:rFonts w:cs="Times New Roman"/>
              </w:rPr>
              <w:fldChar w:fldCharType="end"/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A053E7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0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BFCBA4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2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F41CD5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Not specified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02F171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B, 10% NBF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F562A2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Resection, core biopsy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D58797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≥1%,  </w:t>
            </w:r>
          </w:p>
          <w:p w14:paraId="43BF822D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  <w:tr w:rsidR="00B80921" w:rsidRPr="00181E5D" w14:paraId="208BC9E1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3BF711" w14:textId="071EF2C2" w:rsidR="00B80921" w:rsidRPr="00181E5D" w:rsidRDefault="00B80921" w:rsidP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Sakata </w: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TYWthdGE8L0F1dGhvcj48WWVhcj4yMDE4PC9ZZWFyPjxS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</w:fldData>
              </w:fldChar>
            </w:r>
            <w:r w:rsidRPr="00181E5D">
              <w:rPr>
                <w:rFonts w:cs="Times New Roman"/>
              </w:rPr>
              <w:instrText xml:space="preserve"> ADDIN EN.CITE </w:instrTex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TYWthdGE8L0F1dGhvcj48WWVhcj4yMDE4PC9ZZWFyPjxS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</w:fldData>
              </w:fldChar>
            </w:r>
            <w:r w:rsidRPr="00181E5D">
              <w:rPr>
                <w:rFonts w:cs="Times New Roman"/>
              </w:rPr>
              <w:instrText xml:space="preserve"> ADDIN EN.CITE.DATA </w:instrText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end"/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separate"/>
            </w:r>
            <w:r w:rsidRPr="00181E5D">
              <w:rPr>
                <w:rFonts w:cs="Times New Roman"/>
                <w:noProof/>
              </w:rPr>
              <w:t>(8)</w:t>
            </w:r>
            <w:r w:rsidRPr="00181E5D">
              <w:rPr>
                <w:rFonts w:cs="Times New Roman"/>
              </w:rPr>
              <w:fldChar w:fldCharType="end"/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822AFA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2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B7B6EC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61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F1708B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1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778B97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B, fixative not specified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330CE1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Resection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81D24E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≥1%,  </w:t>
            </w:r>
          </w:p>
          <w:p w14:paraId="3A6DC783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  <w:tr w:rsidR="00B80921" w:rsidRPr="00181E5D" w14:paraId="75E44444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CC75AF" w14:textId="15821561" w:rsidR="00B80921" w:rsidRPr="00181E5D" w:rsidRDefault="00B80921" w:rsidP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Hernandez </w: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IZXJuYW5kZXo8L0F1dGhvcj48WWVhcj4yMDE5PC9ZZWFy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</w:fldData>
              </w:fldChar>
            </w:r>
            <w:r w:rsidRPr="00181E5D">
              <w:rPr>
                <w:rFonts w:cs="Times New Roman"/>
              </w:rPr>
              <w:instrText xml:space="preserve"> ADDIN EN.CITE </w:instrText>
            </w:r>
            <w:r w:rsidRPr="00181E5D">
              <w:rPr>
                <w:rFonts w:cs="Times New Roman"/>
              </w:rPr>
              <w:fldChar w:fldCharType="begin">
                <w:fldData xml:space="preserve">PEVuZE5vdGU+PENpdGU+PEF1dGhvcj5IZXJuYW5kZXo8L0F1dGhvcj48WWVhcj4yMDE5PC9ZZWFy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</w:fldData>
              </w:fldChar>
            </w:r>
            <w:r w:rsidRPr="00181E5D">
              <w:rPr>
                <w:rFonts w:cs="Times New Roman"/>
              </w:rPr>
              <w:instrText xml:space="preserve"> ADDIN EN.CITE.DATA </w:instrText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end"/>
            </w:r>
            <w:r w:rsidRPr="00181E5D">
              <w:rPr>
                <w:rFonts w:cs="Times New Roman"/>
              </w:rPr>
            </w:r>
            <w:r w:rsidRPr="00181E5D">
              <w:rPr>
                <w:rFonts w:cs="Times New Roman"/>
              </w:rPr>
              <w:fldChar w:fldCharType="separate"/>
            </w:r>
            <w:r w:rsidRPr="00181E5D">
              <w:rPr>
                <w:rFonts w:cs="Times New Roman"/>
                <w:noProof/>
              </w:rPr>
              <w:t>(9)</w:t>
            </w:r>
            <w:r w:rsidRPr="00181E5D">
              <w:rPr>
                <w:rFonts w:cs="Times New Roman"/>
              </w:rPr>
              <w:fldChar w:fldCharType="end"/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CB9637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04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4E7513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52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EE4379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5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9F769C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B, RPMI/10% NBF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96300A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Resection, core biopsy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1BAFE5" w14:textId="77777777" w:rsidR="00433E0D" w:rsidRPr="00181E5D" w:rsidRDefault="00B80921" w:rsidP="00433E0D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&lt;1%, </w:t>
            </w:r>
          </w:p>
          <w:p w14:paraId="67BDC2BA" w14:textId="1846EDC0" w:rsidR="00B80921" w:rsidRPr="00181E5D" w:rsidRDefault="00B80921" w:rsidP="00433E0D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  <w:tr w:rsidR="00B80921" w:rsidRPr="00181E5D" w14:paraId="31932AD6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1BD7B8" w14:textId="6AA341BB" w:rsidR="00B80921" w:rsidRPr="00181E5D" w:rsidRDefault="00B80921" w:rsidP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Mei </w:t>
            </w:r>
            <w:r w:rsidRPr="00181E5D">
              <w:rPr>
                <w:rFonts w:cs="Times New Roman"/>
              </w:rPr>
              <w:fldChar w:fldCharType="begin"/>
            </w:r>
            <w:r w:rsidRPr="00181E5D">
              <w:rPr>
                <w:rFonts w:cs="Times New Roman"/>
              </w:rPr>
              <w:instrText xml:space="preserve"> ADDIN EN.CITE &lt;EndNote&gt;&lt;Cite&gt;&lt;Author&gt;Mei&lt;/Author&gt;&lt;Year&gt;2019&lt;/Year&gt;&lt;RecNum&gt;737&lt;/RecNum&gt;&lt;DisplayText&gt;(10)&lt;/DisplayText&gt;&lt;record&gt;&lt;rec-number&gt;737&lt;/rec-number&gt;&lt;foreign-keys&gt;&lt;key app="EN" db-id="5rfd9aw0wvet9jetr03vtwp7dwr5f05txapv" timestamp="1578262126"&gt;737&lt;/key&gt;&lt;/foreign-keys&gt;&lt;ref-type name="Journal Article"&gt;17&lt;/ref-type&gt;&lt;contributors&gt;&lt;authors&gt;&lt;author&gt;Mei, P.&lt;/author&gt;&lt;author&gt;Shilo, K.&lt;/author&gt;&lt;author&gt;Wei, L.&lt;/author&gt;&lt;author&gt;Shen, R.&lt;/author&gt;&lt;author&gt;Tonkovich, D.&lt;/author&gt;&lt;author&gt;Li, Z.&lt;/author&gt;&lt;/authors&gt;&lt;/contributors&gt;&lt;auth-address&gt;Department of Pathology, Guangdong Provincial People&amp;apos;s Hospital, Guangdong Academy of Medical Science, Guangzhou, China.&amp;#xD;Department of Pathology, Ohio State University Wexner Medical Center, Columbus, Ohio.&amp;#xD;Center for Biostatistics, Department of Biomedical Informatics, Ohio State University, Columbus, Ohio.&lt;/auth-address&gt;&lt;titles&gt;&lt;title&gt;Programmed cell death ligand 1 expression in cytologic and surgical non-small cell lung carcinoma specimens from a single institution: Association with clinicopathologic features and molecular alterations&lt;/title&gt;&lt;secondary-title&gt;Cancer Cytopathol&lt;/secondary-title&gt;&lt;/titles&gt;&lt;periodical&gt;&lt;full-title&gt;Cancer Cytopathol&lt;/full-title&gt;&lt;/periodical&gt;&lt;pages&gt;447-457&lt;/pages&gt;&lt;volume&gt;127&lt;/volume&gt;&lt;number&gt;7&lt;/number&gt;&lt;keywords&gt;&lt;keyword&gt;Kirsten rat sarcoma viral oncogene homolog (KRAS)&lt;/keyword&gt;&lt;keyword&gt;anaplastic lymphoma kinase (ALK)&lt;/keyword&gt;&lt;keyword&gt;cytology&lt;/keyword&gt;&lt;keyword&gt;epidermal growth factor receptor (EGFR)&lt;/keyword&gt;&lt;keyword&gt;non-small cell lung carcinoma (NSCLC)&lt;/keyword&gt;&lt;keyword&gt;programmed cell death ligand 1 (PD-L1)&lt;/keyword&gt;&lt;/keywords&gt;&lt;dates&gt;&lt;year&gt;2019&lt;/year&gt;&lt;pub-dates&gt;&lt;date&gt;Jul&lt;/date&gt;&lt;/pub-dates&gt;&lt;/dates&gt;&lt;isbn&gt;1934-6638 (Electronic)&amp;#xD;1934-662X (Linking)&lt;/isbn&gt;&lt;accession-num&gt;31025831&lt;/accession-num&gt;&lt;urls&gt;&lt;related-urls&gt;&lt;url&gt;https://www.ncbi.nlm.nih.gov/pubmed/31025831&lt;/url&gt;&lt;/related-urls&gt;&lt;/urls&gt;&lt;custom2&gt;PMC6724201&lt;/custom2&gt;&lt;electronic-resource-num&gt;10.1002/cncy.22140&lt;/electronic-resource-num&gt;&lt;/record&gt;&lt;/Cite&gt;&lt;/EndNote&gt;</w:instrText>
            </w:r>
            <w:r w:rsidRPr="00181E5D">
              <w:rPr>
                <w:rFonts w:cs="Times New Roman"/>
              </w:rPr>
              <w:fldChar w:fldCharType="separate"/>
            </w:r>
            <w:r w:rsidRPr="00181E5D">
              <w:rPr>
                <w:rFonts w:cs="Times New Roman"/>
                <w:noProof/>
              </w:rPr>
              <w:t>(10)</w:t>
            </w:r>
            <w:r w:rsidRPr="00181E5D">
              <w:rPr>
                <w:rFonts w:cs="Times New Roman"/>
              </w:rPr>
              <w:fldChar w:fldCharType="end"/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2F80CA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65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6CA225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953A55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0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EBC75D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B, 10% NBF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4C179F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Resection, core biopsy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330AA0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1%,</w:t>
            </w:r>
          </w:p>
          <w:p w14:paraId="192B6A21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  <w:tr w:rsidR="00B80921" w:rsidRPr="00181E5D" w14:paraId="46014920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DF2C14" w14:textId="7A6F4813" w:rsidR="00B80921" w:rsidRPr="00181E5D" w:rsidRDefault="00B80921" w:rsidP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 xml:space="preserve">Wang </w:t>
            </w:r>
            <w:r w:rsidRPr="00181E5D">
              <w:rPr>
                <w:rFonts w:cs="Times New Roman"/>
              </w:rPr>
              <w:fldChar w:fldCharType="begin"/>
            </w:r>
            <w:r w:rsidRPr="00181E5D">
              <w:rPr>
                <w:rFonts w:cs="Times New Roman"/>
              </w:rPr>
              <w:instrText xml:space="preserve"> ADDIN EN.CITE &lt;EndNote&gt;&lt;Cite&gt;&lt;Author&gt;Wang&lt;/Author&gt;&lt;Year&gt;2019&lt;/Year&gt;&lt;RecNum&gt;741&lt;/RecNum&gt;&lt;DisplayText&gt;(11)&lt;/DisplayText&gt;&lt;record&gt;&lt;rec-number&gt;741&lt;/rec-number&gt;&lt;foreign-keys&gt;&lt;key app="EN" db-id="5rfd9aw0wvet9jetr03vtwp7dwr5f05txapv" timestamp="1578262778"&gt;741&lt;/key&gt;&lt;/foreign-keys&gt;&lt;ref-type name="Journal Article"&gt;17&lt;/ref-type&gt;&lt;contributors&gt;&lt;authors&gt;&lt;author&gt;Wang, G.&lt;/author&gt;&lt;author&gt;Ionescu, D. N.&lt;/author&gt;&lt;author&gt;Lee, C. H.&lt;/author&gt;&lt;author&gt;Hiruki, T.&lt;/author&gt;&lt;author&gt;Myers, R.&lt;/author&gt;&lt;author&gt;Shaipanich, T.&lt;/author&gt;&lt;author&gt;Lam, S.&lt;/author&gt;&lt;author&gt;Melosky, B.&lt;/author&gt;&lt;author&gt;Zhou, C.&lt;/author&gt;&lt;/authors&gt;&lt;/contributors&gt;&lt;auth-address&gt;Department of Pathology, BC Cancer Vancouver Centre, University of British Columbia, Vancouver, BC, Canada.&amp;#xD;Department of Integrative Oncology, BC Cancer Research Center, University of British Columbia, Vancouver, BC, Canada.&amp;#xD;Department of Medical Oncology, BC Cancer Vancouver Centre, University of British Columbia, Vancouver, BC, Canada.&amp;#xD;Department of Pathology, BC Cancer Vancouver Centre, University of British Columbia, Vancouver, BC, Canada. Electronic address: czhou@bccancer.bc.c.&lt;/auth-address&gt;&lt;titles&gt;&lt;title&gt;PD-L1 testing on the EBUS-FNA cytology specimens of non-small cell lung cancer&lt;/title&gt;&lt;secondary-title&gt;Lung Cancer&lt;/secondary-title&gt;&lt;/titles&gt;&lt;periodical&gt;&lt;full-title&gt;Lung Cancer&lt;/full-title&gt;&lt;/periodical&gt;&lt;pages&gt;1-5&lt;/pages&gt;&lt;volume&gt;136&lt;/volume&gt;&lt;keywords&gt;&lt;keyword&gt;Cytology&lt;/keyword&gt;&lt;keyword&gt;Ebus&lt;/keyword&gt;&lt;keyword&gt;Fna&lt;/keyword&gt;&lt;keyword&gt;Lung cancer&lt;/keyword&gt;&lt;keyword&gt;Pd-l1&lt;/keyword&gt;&lt;/keywords&gt;&lt;dates&gt;&lt;year&gt;2019&lt;/year&gt;&lt;pub-dates&gt;&lt;date&gt;Oct&lt;/date&gt;&lt;/pub-dates&gt;&lt;/dates&gt;&lt;isbn&gt;1872-8332 (Electronic)&amp;#xD;0169-5002 (Linking)&lt;/isbn&gt;&lt;accession-num&gt;31421256&lt;/accession-num&gt;&lt;urls&gt;&lt;related-urls&gt;&lt;url&gt;https://www.ncbi.nlm.nih.gov/pubmed/31421256&lt;/url&gt;&lt;/related-urls&gt;&lt;/urls&gt;&lt;electronic-resource-num&gt;10.1016/j.lungcan.2019.07.033&lt;/electronic-resource-num&gt;&lt;/record&gt;&lt;/Cite&gt;&lt;/EndNote&gt;</w:instrText>
            </w:r>
            <w:r w:rsidRPr="00181E5D">
              <w:rPr>
                <w:rFonts w:cs="Times New Roman"/>
              </w:rPr>
              <w:fldChar w:fldCharType="separate"/>
            </w:r>
            <w:r w:rsidRPr="00181E5D">
              <w:rPr>
                <w:rFonts w:cs="Times New Roman"/>
                <w:noProof/>
              </w:rPr>
              <w:t>(11)</w:t>
            </w:r>
            <w:r w:rsidRPr="00181E5D">
              <w:rPr>
                <w:rFonts w:cs="Times New Roman"/>
              </w:rPr>
              <w:fldChar w:fldCharType="end"/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AB0164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265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611232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34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040332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6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FB78E4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B, CytoLyt/5% NBF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59B9F8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ore biopsy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400B61" w14:textId="135DE6EF" w:rsidR="00B80921" w:rsidRPr="00181E5D" w:rsidRDefault="00B80921" w:rsidP="00433E0D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  <w:tr w:rsidR="00B80921" w:rsidRPr="00181E5D" w14:paraId="4A9BA241" w14:textId="77777777" w:rsidTr="00B80921"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5F3601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Lou</w:t>
            </w:r>
          </w:p>
          <w:p w14:paraId="71A794FC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(our study)</w:t>
            </w:r>
          </w:p>
        </w:tc>
        <w:tc>
          <w:tcPr>
            <w:tcW w:w="12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0B7278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62</w:t>
            </w:r>
          </w:p>
        </w:tc>
        <w:tc>
          <w:tcPr>
            <w:tcW w:w="15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334739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81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40498C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81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5252A7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CB,</w:t>
            </w:r>
          </w:p>
          <w:p w14:paraId="2339C5DC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10% NBF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A683FB1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Resection</w:t>
            </w:r>
          </w:p>
        </w:tc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60610A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1%,</w:t>
            </w:r>
          </w:p>
          <w:p w14:paraId="68777A4C" w14:textId="77777777" w:rsidR="00B80921" w:rsidRPr="00181E5D" w:rsidRDefault="00B80921">
            <w:pPr>
              <w:rPr>
                <w:rFonts w:cs="Times New Roman"/>
              </w:rPr>
            </w:pPr>
            <w:r w:rsidRPr="00181E5D">
              <w:rPr>
                <w:rFonts w:cs="Times New Roman"/>
              </w:rPr>
              <w:t>≥50%</w:t>
            </w:r>
          </w:p>
        </w:tc>
      </w:tr>
    </w:tbl>
    <w:p w14:paraId="4FAC7FFD" w14:textId="77777777" w:rsidR="00B80921" w:rsidRPr="00181E5D" w:rsidRDefault="00B80921" w:rsidP="00B80921">
      <w:pPr>
        <w:rPr>
          <w:rFonts w:cs="Times New Roman"/>
        </w:rPr>
      </w:pPr>
      <w:r w:rsidRPr="00181E5D">
        <w:rPr>
          <w:rFonts w:cs="Times New Roman"/>
        </w:rPr>
        <w:t>* Pleural fluids excluded</w:t>
      </w:r>
    </w:p>
    <w:p w14:paraId="21F57143" w14:textId="1A9C9945" w:rsidR="00B80921" w:rsidRPr="00181E5D" w:rsidRDefault="00B80921">
      <w:pPr>
        <w:rPr>
          <w:rFonts w:cs="Times New Roman"/>
        </w:rPr>
      </w:pPr>
    </w:p>
    <w:p w14:paraId="04B0998D" w14:textId="05FF7385" w:rsidR="00B80921" w:rsidRPr="00181E5D" w:rsidRDefault="00B80921">
      <w:pPr>
        <w:rPr>
          <w:rFonts w:cs="Times New Roman"/>
        </w:rPr>
      </w:pPr>
    </w:p>
    <w:p w14:paraId="33FF58C2" w14:textId="65FCE117" w:rsidR="00B80921" w:rsidRPr="00181E5D" w:rsidRDefault="00B80921">
      <w:pPr>
        <w:rPr>
          <w:rFonts w:cs="Times New Roman"/>
        </w:rPr>
      </w:pPr>
    </w:p>
    <w:p w14:paraId="31542EA9" w14:textId="058ED42D" w:rsidR="00B80921" w:rsidRDefault="00B80921"/>
    <w:p w14:paraId="536E8076" w14:textId="51431EF6" w:rsidR="00B80921" w:rsidRDefault="00B80921"/>
    <w:p w14:paraId="17079305" w14:textId="189FDD84" w:rsidR="00B80921" w:rsidRDefault="00B80921"/>
    <w:p w14:paraId="4801DB5B" w14:textId="0A491A10" w:rsidR="00B80921" w:rsidRDefault="00B80921"/>
    <w:p w14:paraId="4DFB6188" w14:textId="77777777" w:rsidR="00B80921" w:rsidRPr="00B80921" w:rsidRDefault="00B80921" w:rsidP="00B80921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80921">
        <w:t>1.</w:t>
      </w:r>
      <w:r w:rsidRPr="00B80921">
        <w:tab/>
        <w:t>Skov BG, Skov T. Paired Comparison of PD-L1 Expression on Cytologic and Histologic Specimens From Malignancies in the Lung Assessed With PD-L1 IHC 28-8pharmDx and PD-L1 IHC 22C3pharmDx. Appl Immunohistochem Mol Morphol. 2017;25(7):453-9.</w:t>
      </w:r>
    </w:p>
    <w:p w14:paraId="4D78F249" w14:textId="77777777" w:rsidR="00B80921" w:rsidRPr="00B80921" w:rsidRDefault="00B80921" w:rsidP="00B80921">
      <w:pPr>
        <w:pStyle w:val="EndNoteBibliography"/>
      </w:pPr>
      <w:r w:rsidRPr="00B80921">
        <w:t>2.</w:t>
      </w:r>
      <w:r w:rsidRPr="00B80921">
        <w:tab/>
        <w:t>Heymann JJ, Bulman WA, Swinarski D, Pagan CA, Crapanzano JP, Haghighi M, et al. PD-L1 expression in non-small cell lung carcinoma: Comparison among cytology, small biopsy, and surgical resection specimens. Cancer Cytopathol. 2017;125(12):896-907.</w:t>
      </w:r>
    </w:p>
    <w:p w14:paraId="3942C4C2" w14:textId="77777777" w:rsidR="00B80921" w:rsidRPr="00B80921" w:rsidRDefault="00B80921" w:rsidP="00B80921">
      <w:pPr>
        <w:pStyle w:val="EndNoteBibliography"/>
      </w:pPr>
      <w:r w:rsidRPr="00B80921">
        <w:t>3.</w:t>
      </w:r>
      <w:r w:rsidRPr="00B80921">
        <w:tab/>
        <w:t>Noll B, Wang WL, Gong Y, Zhao J, Kalhor N, Prieto V, et al. Programmed death ligand 1 testing in non-small cell lung carcinoma cytology cell block and aspirate smear preparations. Cancer Cytopathol. 2018;126(5):342-52.</w:t>
      </w:r>
    </w:p>
    <w:p w14:paraId="093A7AA2" w14:textId="77777777" w:rsidR="00B80921" w:rsidRPr="00B80921" w:rsidRDefault="00B80921" w:rsidP="00B80921">
      <w:pPr>
        <w:pStyle w:val="EndNoteBibliography"/>
      </w:pPr>
      <w:r w:rsidRPr="00B80921">
        <w:t>4.</w:t>
      </w:r>
      <w:r w:rsidRPr="00B80921">
        <w:tab/>
        <w:t>Torous VF, Rangachari D, Gallant BP, Shea M, Costa DB, VanderLaan PA. PD-L1 testing using the clone 22C3 pharmDx kit for selection of patients with non-small cell lung cancer to receive immune checkpoint inhibitor therapy: are cytology cell blocks a viable option? J Am Soc Cytopathol. 2018;7(3):133-41.</w:t>
      </w:r>
    </w:p>
    <w:p w14:paraId="6558276B" w14:textId="77777777" w:rsidR="00B80921" w:rsidRPr="00B80921" w:rsidRDefault="00B80921" w:rsidP="00B80921">
      <w:pPr>
        <w:pStyle w:val="EndNoteBibliography"/>
      </w:pPr>
      <w:r w:rsidRPr="00B80921">
        <w:t>5.</w:t>
      </w:r>
      <w:r w:rsidRPr="00B80921">
        <w:tab/>
        <w:t>Wang H, Agulnik J, Kasymjanova G, Wang A, Jimenez P, Cohen V, et al. Cytology cell blocks are suitable for immunohistochemical testing for PD-L1 in lung cancer. Ann Oncol. 2018;29(6):1417-22.</w:t>
      </w:r>
    </w:p>
    <w:p w14:paraId="41C2630E" w14:textId="77777777" w:rsidR="00B80921" w:rsidRPr="00B80921" w:rsidRDefault="00B80921" w:rsidP="00B80921">
      <w:pPr>
        <w:pStyle w:val="EndNoteBibliography"/>
      </w:pPr>
      <w:r w:rsidRPr="00B80921">
        <w:t>6.</w:t>
      </w:r>
      <w:r w:rsidRPr="00B80921">
        <w:tab/>
        <w:t>Ilie M, Juco J, Huang L, Hofman V, Khambata-Ford S, Hofman P. Use of the 22C3 anti-programmed death-ligand 1 antibody to determine programmed death-ligand 1 expression in cytology samples obtained from non-small cell lung cancer patients. Cancer Cytopathol. 2018;126(4):264-74.</w:t>
      </w:r>
    </w:p>
    <w:p w14:paraId="0CF38510" w14:textId="77777777" w:rsidR="00B80921" w:rsidRPr="00B80921" w:rsidRDefault="00B80921" w:rsidP="00B80921">
      <w:pPr>
        <w:pStyle w:val="EndNoteBibliography"/>
      </w:pPr>
      <w:r w:rsidRPr="00B80921">
        <w:t>7.</w:t>
      </w:r>
      <w:r w:rsidRPr="00B80921">
        <w:tab/>
        <w:t>Xu H, Bratton L, Nead M, Russell D, Zhou Z. Comparison of programmed death-ligand 1 (PD-L1) immunostain for nonsmall cell lung carcinoma between paired cytological and surgical specimens. Cytojournal. 2018;15:29.</w:t>
      </w:r>
    </w:p>
    <w:p w14:paraId="38075400" w14:textId="77777777" w:rsidR="00B80921" w:rsidRPr="00B80921" w:rsidRDefault="00B80921" w:rsidP="00B80921">
      <w:pPr>
        <w:pStyle w:val="EndNoteBibliography"/>
      </w:pPr>
      <w:r w:rsidRPr="00B80921">
        <w:t>8.</w:t>
      </w:r>
      <w:r w:rsidRPr="00B80921">
        <w:tab/>
        <w:t>Sakata KK, Midthun DE, Mullon JJ, Kern RM, Nelson DR, Edell ES, et al. Comparison of Programmed Death Ligand-1 Immunohistochemical Staining Between Endobronchial Ultrasound Transbronchial Needle Aspiration and Resected Lung Cancer Specimens. Chest. 2018;154(4):827-37.</w:t>
      </w:r>
    </w:p>
    <w:p w14:paraId="77733CAA" w14:textId="77777777" w:rsidR="00B80921" w:rsidRPr="00B80921" w:rsidRDefault="00B80921" w:rsidP="00B80921">
      <w:pPr>
        <w:pStyle w:val="EndNoteBibliography"/>
      </w:pPr>
      <w:r w:rsidRPr="00B80921">
        <w:t>9.</w:t>
      </w:r>
      <w:r w:rsidRPr="00B80921">
        <w:tab/>
        <w:t>Hernandez A, Brandler TC, Zhou F, Moreira AL, Schatz-Siemers N, Simsir A. Assessment of Programmed Death-Ligand 1 (PD-L1) Immunohistochemical Expression on Cytology Specimens in Non-Small Cell Lung Carcinoma. Am J Clin Pathol. 2019;151(4):403-15.</w:t>
      </w:r>
    </w:p>
    <w:p w14:paraId="04BF3EC4" w14:textId="77777777" w:rsidR="00B80921" w:rsidRPr="00B80921" w:rsidRDefault="00B80921" w:rsidP="00B80921">
      <w:pPr>
        <w:pStyle w:val="EndNoteBibliography"/>
      </w:pPr>
      <w:r w:rsidRPr="00B80921">
        <w:t>10.</w:t>
      </w:r>
      <w:r w:rsidRPr="00B80921">
        <w:tab/>
        <w:t>Mei P, Shilo K, Wei L, Shen R, Tonkovich D, Li Z. Programmed cell death ligand 1 expression in cytologic and surgical non-small cell lung carcinoma specimens from a single institution: Association with clinicopathologic features and molecular alterations. Cancer Cytopathol. 2019;127(7):447-57.</w:t>
      </w:r>
    </w:p>
    <w:p w14:paraId="0A7CF3D5" w14:textId="77777777" w:rsidR="00B80921" w:rsidRPr="00B80921" w:rsidRDefault="00B80921" w:rsidP="00B80921">
      <w:pPr>
        <w:pStyle w:val="EndNoteBibliography"/>
      </w:pPr>
      <w:r w:rsidRPr="00B80921">
        <w:t>11.</w:t>
      </w:r>
      <w:r w:rsidRPr="00B80921">
        <w:tab/>
        <w:t>Wang G, Ionescu DN, Lee CH, Hiruki T, Myers R, Shaipanich T, et al. PD-L1 testing on the EBUS-FNA cytology specimens of non-small cell lung cancer. Lung Cancer. 2019;136:1-5.</w:t>
      </w:r>
    </w:p>
    <w:p w14:paraId="20CF5D6B" w14:textId="5D4F9BA9" w:rsidR="00B80921" w:rsidRDefault="00B80921">
      <w:r>
        <w:fldChar w:fldCharType="end"/>
      </w:r>
    </w:p>
    <w:sectPr w:rsidR="00B8092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fd9aw0wvet9jetr03vtwp7dwr5f05txapv&quot;&gt;PD_L1&lt;record-ids&gt;&lt;item&gt;375&lt;/item&gt;&lt;item&gt;376&lt;/item&gt;&lt;item&gt;378&lt;/item&gt;&lt;item&gt;379&lt;/item&gt;&lt;item&gt;394&lt;/item&gt;&lt;item&gt;404&lt;/item&gt;&lt;item&gt;405&lt;/item&gt;&lt;item&gt;672&lt;/item&gt;&lt;item&gt;673&lt;/item&gt;&lt;item&gt;737&lt;/item&gt;&lt;item&gt;741&lt;/item&gt;&lt;/record-ids&gt;&lt;/item&gt;&lt;/Libraries&gt;"/>
  </w:docVars>
  <w:rsids>
    <w:rsidRoot w:val="00A756CD"/>
    <w:rsid w:val="000708C4"/>
    <w:rsid w:val="00114646"/>
    <w:rsid w:val="00126B8F"/>
    <w:rsid w:val="00161591"/>
    <w:rsid w:val="00181E5D"/>
    <w:rsid w:val="00185E9F"/>
    <w:rsid w:val="001A03E2"/>
    <w:rsid w:val="001D2A83"/>
    <w:rsid w:val="00280FF2"/>
    <w:rsid w:val="00351758"/>
    <w:rsid w:val="00375F28"/>
    <w:rsid w:val="00383687"/>
    <w:rsid w:val="003C5FF8"/>
    <w:rsid w:val="003F1D40"/>
    <w:rsid w:val="00433E0D"/>
    <w:rsid w:val="0048621F"/>
    <w:rsid w:val="0055718A"/>
    <w:rsid w:val="00570B2F"/>
    <w:rsid w:val="005A1540"/>
    <w:rsid w:val="005C08F3"/>
    <w:rsid w:val="005D6E1F"/>
    <w:rsid w:val="00620031"/>
    <w:rsid w:val="00633E38"/>
    <w:rsid w:val="00692AB0"/>
    <w:rsid w:val="00694010"/>
    <w:rsid w:val="006C6FBA"/>
    <w:rsid w:val="00706A75"/>
    <w:rsid w:val="0082376B"/>
    <w:rsid w:val="00862F6F"/>
    <w:rsid w:val="00866AAD"/>
    <w:rsid w:val="008E37FA"/>
    <w:rsid w:val="0091097B"/>
    <w:rsid w:val="00962067"/>
    <w:rsid w:val="009F27D7"/>
    <w:rsid w:val="00A66581"/>
    <w:rsid w:val="00A756CD"/>
    <w:rsid w:val="00AA7ECB"/>
    <w:rsid w:val="00AD1772"/>
    <w:rsid w:val="00B14B23"/>
    <w:rsid w:val="00B672DF"/>
    <w:rsid w:val="00B80921"/>
    <w:rsid w:val="00BC5D99"/>
    <w:rsid w:val="00BC5F3A"/>
    <w:rsid w:val="00CA56A3"/>
    <w:rsid w:val="00D717F3"/>
    <w:rsid w:val="00DE26FF"/>
    <w:rsid w:val="00E43F64"/>
    <w:rsid w:val="00E6601F"/>
    <w:rsid w:val="00EA606E"/>
    <w:rsid w:val="00EE7C7C"/>
    <w:rsid w:val="00F03540"/>
    <w:rsid w:val="00F44330"/>
    <w:rsid w:val="00F632B7"/>
    <w:rsid w:val="00F97E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928F9B"/>
  <w15:chartTrackingRefBased/>
  <w15:docId w15:val="{37B558BC-8E58-4C83-9A06-89CAAD96D0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2"/>
        <w:szCs w:val="22"/>
        <w:lang w:val="en-CA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756CD"/>
    <w:rPr>
      <w:rFonts w:eastAsia="SimSu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756CD"/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80921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0921"/>
    <w:rPr>
      <w:rFonts w:eastAsia="SimSun" w:cs="Times New Roman"/>
      <w:noProof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B80921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80921"/>
    <w:rPr>
      <w:rFonts w:eastAsia="SimSun" w:cs="Times New Roman"/>
      <w:noProof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58861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6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</TotalTime>
  <Pages>10</Pages>
  <Words>2629</Words>
  <Characters>14986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dy Lou</dc:creator>
  <cp:keywords/>
  <dc:description/>
  <cp:lastModifiedBy>Schwock, Joerg</cp:lastModifiedBy>
  <cp:revision>12</cp:revision>
  <dcterms:created xsi:type="dcterms:W3CDTF">2020-01-03T01:23:00Z</dcterms:created>
  <dcterms:modified xsi:type="dcterms:W3CDTF">2020-04-17T13:49:00Z</dcterms:modified>
</cp:coreProperties>
</file>